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382F7A16" w:rsidR="00A25EA9" w:rsidRDefault="00A25EA9" w:rsidP="00A25EA9">
      <w:r>
        <w:t xml:space="preserve">To visualise the alignment of the shortlisted structures,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proofErr w:type="gramStart"/>
      <w:r w:rsidRPr="009C7D23">
        <w:rPr>
          <w:rFonts w:ascii="Courier New" w:hAnsi="Courier New" w:cs="Courier New"/>
        </w:rPr>
        <w:lastRenderedPageBreak/>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578ED3A0"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 </w:t>
      </w:r>
      <w:r>
        <w:rPr>
          <w:rFonts w:cstheme="minorHAnsi"/>
        </w:rPr>
        <w:t xml:space="preserve">non-bacterial </w:t>
      </w:r>
      <w:proofErr w:type="spellStart"/>
      <w:r>
        <w:rPr>
          <w:rFonts w:cstheme="minorHAnsi"/>
          <w:i/>
          <w:iCs/>
        </w:rPr>
        <w:t>Thermococcaceae</w:t>
      </w:r>
      <w:proofErr w:type="spellEnd"/>
      <w:r w:rsidR="00BF52A4" w:rsidRPr="00BF52A4">
        <w:rPr>
          <w:rFonts w:cstheme="minorHAnsi"/>
        </w:rPr>
        <w:t xml:space="preserve"> and</w:t>
      </w:r>
      <w:r w:rsidR="00BF52A4">
        <w:rPr>
          <w:rFonts w:cstheme="minorHAnsi"/>
          <w:i/>
          <w:iCs/>
        </w:rPr>
        <w:t xml:space="preserve"> </w:t>
      </w:r>
      <w:proofErr w:type="spellStart"/>
      <w:r w:rsidR="00BF52A4" w:rsidRPr="00BF52A4">
        <w:rPr>
          <w:rFonts w:cstheme="minorHAnsi"/>
          <w:i/>
          <w:iCs/>
        </w:rPr>
        <w:t>Methanosarcina</w:t>
      </w:r>
      <w:proofErr w:type="spellEnd"/>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r w:rsidR="007D383E">
        <w:t>Sequences were annotated as being gram positive or gram negative based on the species family name using the R package AMR</w:t>
      </w:r>
      <w:r w:rsidR="007D383E">
        <w:fldChar w:fldCharType="begin"/>
      </w:r>
      <w:r w:rsidR="0092233F">
        <w:instrText xml:space="preserve"> ADDIN ZOTERO_ITEM CSL_CITATION {"citationID":"a1YxJeZs","properties":{"formattedCitation":"\\super 24\\nosupersub{}","plainCitation":"2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92233F" w:rsidRPr="0092233F">
        <w:rPr>
          <w:rFonts w:ascii="Calibri" w:hAnsi="Calibri" w:cs="Calibri"/>
          <w:kern w:val="0"/>
          <w:szCs w:val="24"/>
          <w:vertAlign w:val="superscript"/>
        </w:rPr>
        <w:t>24</w:t>
      </w:r>
      <w:r w:rsidR="007D383E">
        <w:fldChar w:fldCharType="end"/>
      </w:r>
      <w:r w:rsidR="007D383E">
        <w:t>.</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5ADAF781"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92233F">
        <w:instrText xml:space="preserve"> ADDIN ZOTERO_ITEM CSL_CITATION {"citationID":"tX54nEyy","properties":{"formattedCitation":"\\super 25\\nosupersub{}","plainCitation":"25","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92233F" w:rsidRPr="0092233F">
        <w:rPr>
          <w:rFonts w:ascii="Calibri" w:hAnsi="Calibri" w:cs="Calibri"/>
          <w:kern w:val="0"/>
          <w:szCs w:val="24"/>
          <w:vertAlign w:val="superscript"/>
        </w:rPr>
        <w:t>25</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15336378" w:rsidR="00BF2202" w:rsidRDefault="009C0799" w:rsidP="00BF2202">
      <w:r>
        <w:t>The output from this was then filtered using OD-seq</w:t>
      </w:r>
      <w:r w:rsidR="00C709BB">
        <w:fldChar w:fldCharType="begin"/>
      </w:r>
      <w:r w:rsidR="0092233F">
        <w:instrText xml:space="preserve"> ADDIN ZOTERO_ITEM CSL_CITATION {"citationID":"JrqdJnux","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92233F" w:rsidRPr="0092233F">
        <w:rPr>
          <w:rFonts w:ascii="Calibri" w:hAnsi="Calibri" w:cs="Calibri"/>
          <w:kern w:val="0"/>
          <w:szCs w:val="24"/>
          <w:vertAlign w:val="superscript"/>
        </w:rPr>
        <w:t>26</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lastRenderedPageBreak/>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0AE6D942"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Alignment with kalign-3 was repeated as above after filtering.</w:t>
      </w:r>
      <w:r w:rsidR="009156FB">
        <w:t xml:space="preserve">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r w:rsidR="00981EE9">
        <w:t>The MSA was visualised within Jalview</w:t>
      </w:r>
      <w:r w:rsidR="00023DD4">
        <w:fldChar w:fldCharType="begin"/>
      </w:r>
      <w:r w:rsidR="0092233F">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92233F" w:rsidRPr="0092233F">
        <w:rPr>
          <w:rFonts w:ascii="Calibri" w:hAnsi="Calibri" w:cs="Calibri"/>
          <w:kern w:val="0"/>
          <w:szCs w:val="24"/>
          <w:vertAlign w:val="superscript"/>
        </w:rPr>
        <w:t>27</w:t>
      </w:r>
      <w:r w:rsidR="00023DD4">
        <w:fldChar w:fldCharType="end"/>
      </w:r>
      <w:r w:rsidR="00023DD4">
        <w:t>.</w:t>
      </w:r>
      <w:r w:rsidR="00EB1F57">
        <w:t xml:space="preserve"> </w:t>
      </w:r>
    </w:p>
    <w:p w14:paraId="35D67EE6" w14:textId="431676C0" w:rsidR="00463A17" w:rsidRDefault="00463A17" w:rsidP="00BF2202">
      <w:r>
        <w:t>Validation was carried out according to the methods described by Modi and Dunbrack Jr.</w:t>
      </w:r>
      <w:r>
        <w:fldChar w:fldCharType="begin"/>
      </w:r>
      <w:r w:rsidR="0092233F">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by comparing aligned residues in the structural alignment with the sequence alignment. Using the US-align all-vs-all pairwise alignment output, an R script 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3C5151B2" w:rsidR="00E7523B" w:rsidRDefault="00E7523B" w:rsidP="00BF2202">
      <w:r>
        <w:t xml:space="preserve">Logos were generated </w:t>
      </w:r>
      <w:r w:rsidR="00981EE9">
        <w:t xml:space="preserve">for conserved regions </w:t>
      </w:r>
      <w:r>
        <w:t>using WebLogo</w:t>
      </w:r>
      <w:r>
        <w:fldChar w:fldCharType="begin"/>
      </w:r>
      <w:r w:rsidR="0092233F">
        <w:instrText xml:space="preserve"> ADDIN ZOTERO_ITEM CSL_CITATION {"citationID":"tHiMSowv","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92233F" w:rsidRPr="0092233F">
        <w:rPr>
          <w:rFonts w:ascii="Calibri" w:hAnsi="Calibri" w:cs="Calibri"/>
          <w:kern w:val="0"/>
          <w:szCs w:val="24"/>
          <w:vertAlign w:val="superscript"/>
        </w:rPr>
        <w:t>29</w:t>
      </w:r>
      <w:r>
        <w:fldChar w:fldCharType="end"/>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92233F">
        <w:instrText xml:space="preserve"> ADDIN ZOTERO_ITEM CSL_CITATION {"citationID":"5als0QH0","properties":{"formattedCitation":"\\super 30,31\\nosupersub{}","plainCitation":"30,31","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92233F" w:rsidRPr="0092233F">
        <w:rPr>
          <w:rFonts w:ascii="Calibri" w:hAnsi="Calibri" w:cs="Calibri"/>
          <w:kern w:val="0"/>
          <w:szCs w:val="24"/>
          <w:vertAlign w:val="superscript"/>
        </w:rPr>
        <w:t>30,31</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6" w:name="_Toc165099699"/>
      <w:r>
        <w:t>Domain Fusion Analysis</w:t>
      </w:r>
      <w:bookmarkEnd w:id="36"/>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7" w:name="_Toc165099700"/>
      <w:r>
        <w:t>Co-factor Binding Analysis</w:t>
      </w:r>
      <w:bookmarkEnd w:id="37"/>
    </w:p>
    <w:p w14:paraId="66ACD406" w14:textId="77777777" w:rsidR="00A25EA9" w:rsidRPr="00A25EA9" w:rsidRDefault="00A25EA9" w:rsidP="00A25EA9"/>
    <w:p w14:paraId="13889DD6" w14:textId="3A14609E" w:rsidR="006A779F" w:rsidRDefault="003D3CA0" w:rsidP="005B6195">
      <w:pPr>
        <w:pStyle w:val="Heading1"/>
      </w:pPr>
      <w:bookmarkStart w:id="38" w:name="_Toc165099701"/>
      <w:r>
        <w:t>RESULTS</w:t>
      </w:r>
      <w:bookmarkEnd w:id="38"/>
    </w:p>
    <w:p w14:paraId="69DC85F9" w14:textId="02B5AC26" w:rsidR="00A25EA9" w:rsidRDefault="00FF72CF" w:rsidP="00A25EA9">
      <w:pPr>
        <w:pStyle w:val="Heading2"/>
      </w:pPr>
      <w:bookmarkStart w:id="39" w:name="_Toc165099702"/>
      <w:r>
        <w:t xml:space="preserve">EXPERIMENTAL </w:t>
      </w:r>
      <w:r w:rsidR="00A25EA9">
        <w:t>STRUCTURAL ANALYSIS</w:t>
      </w:r>
      <w:bookmarkEnd w:id="39"/>
    </w:p>
    <w:p w14:paraId="4C0C7F31" w14:textId="77777777" w:rsidR="00A25EA9" w:rsidRDefault="00A25EA9" w:rsidP="00A25EA9">
      <w:pPr>
        <w:pStyle w:val="Heading3"/>
      </w:pPr>
      <w:bookmarkStart w:id="40" w:name="_Toc165099703"/>
      <w:r>
        <w:t>Candidate structural alignment (Experimental Data)</w:t>
      </w:r>
      <w:bookmarkEnd w:id="40"/>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2B0D1053" w:rsidR="00A25EA9" w:rsidRDefault="00A25EA9" w:rsidP="00A25EA9">
      <w:r>
        <w:t>An initial alignment to visualise similarity between these 19 structures showed structural variation in the N-terminal domain of all proteins, with these domains being unique to each protein and little similarity between species or gram-staining status (</w:t>
      </w:r>
      <w:r w:rsidRPr="00CC5959">
        <w:rPr>
          <w:highlight w:val="green"/>
        </w:rPr>
        <w:t>Appendix B</w:t>
      </w:r>
      <w:r>
        <w:t xml:space="preserve">). Specifically, </w:t>
      </w:r>
      <w:r w:rsidRPr="001B5FF1">
        <w:t>5J72 (</w:t>
      </w:r>
      <w:r w:rsidRPr="001B5FF1">
        <w:rPr>
          <w:i/>
          <w:iCs/>
        </w:rPr>
        <w:t>C. difficile</w:t>
      </w:r>
      <w:r w:rsidRPr="001B5FF1">
        <w:t>) had a 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w:t>
      </w:r>
      <w:proofErr w:type="gramStart"/>
      <w:r w:rsidRPr="00AE7192">
        <w:rPr>
          <w:sz w:val="20"/>
          <w:szCs w:val="20"/>
        </w:rPr>
        <w:t>red, and</w:t>
      </w:r>
      <w:proofErr w:type="gramEnd"/>
      <w:r w:rsidRPr="00AE7192">
        <w:rPr>
          <w:sz w:val="20"/>
          <w:szCs w:val="20"/>
        </w:rPr>
        <w:t xml:space="preserve"> is present for the following PDB structures in </w:t>
      </w:r>
      <w:commentRangeStart w:id="41"/>
      <w:r w:rsidRPr="00AE7192">
        <w:rPr>
          <w:sz w:val="20"/>
          <w:szCs w:val="20"/>
        </w:rPr>
        <w:t>the alignment: 4BIN, 3NE8</w:t>
      </w:r>
      <w:commentRangeEnd w:id="41"/>
      <w:r w:rsidRPr="00AE7192">
        <w:rPr>
          <w:rStyle w:val="CommentReference"/>
          <w:sz w:val="14"/>
          <w:szCs w:val="14"/>
        </w:rPr>
        <w:commentReference w:id="41"/>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2"/>
      <w:r>
        <w:lastRenderedPageBreak/>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2"/>
      <w:r>
        <w:rPr>
          <w:rStyle w:val="CommentReference"/>
        </w:rPr>
        <w:commentReference w:id="42"/>
      </w:r>
      <w:r>
        <w:t xml:space="preserve">which may reflect a longer alignment length from additional gaps. This is an improvement from the multiple alignment performed with the uncropped structures (RMSD = 1.5525, Q-score </w:t>
      </w:r>
      <w:proofErr w:type="gramStart"/>
      <w:r>
        <w:t>0.1255)(</w:t>
      </w:r>
      <w:proofErr w:type="gramEnd"/>
      <w:r w:rsidRPr="00CC5959">
        <w:rPr>
          <w:highlight w:val="green"/>
        </w:rPr>
        <w:t>Appendix C</w:t>
      </w:r>
      <w:r>
        <w:t xml:space="preserve">).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1F966A27">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43"/>
      <w:r>
        <w:t>). This is an improvement over the uncropped structures, with an average TM-score of 0.58520 (</w:t>
      </w:r>
      <w:r w:rsidRPr="00CC5959">
        <w:rPr>
          <w:highlight w:val="green"/>
        </w:rPr>
        <w:t>Appendix C</w:t>
      </w:r>
      <w:r>
        <w:t xml:space="preserve">). </w:t>
      </w:r>
      <w:commentRangeEnd w:id="43"/>
      <w:r>
        <w:rPr>
          <w:rStyle w:val="CommentReference"/>
        </w:rPr>
        <w:commentReference w:id="43"/>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bookmarkStart w:id="44" w:name="_Toc165099704"/>
      <w:r>
        <w:lastRenderedPageBreak/>
        <w:t>SEQUENCE ANALYSIS</w:t>
      </w:r>
      <w:bookmarkEnd w:id="44"/>
    </w:p>
    <w:p w14:paraId="72B6ADEF" w14:textId="51DB10DB" w:rsidR="00234EE5" w:rsidRDefault="00DC5A0A" w:rsidP="00A25EA9">
      <w:pPr>
        <w:pStyle w:val="Heading3"/>
      </w:pPr>
      <w:bookmarkStart w:id="45" w:name="_Toc165099705"/>
      <w:r>
        <w:t>Generating a</w:t>
      </w:r>
      <w:r w:rsidR="008136EA">
        <w:t xml:space="preserve"> candidate</w:t>
      </w:r>
      <w:r w:rsidR="009E5B07">
        <w:t xml:space="preserve"> </w:t>
      </w:r>
      <w:proofErr w:type="spellStart"/>
      <w:r w:rsidR="009E5B07">
        <w:t>AmiC</w:t>
      </w:r>
      <w:proofErr w:type="spellEnd"/>
      <w:r>
        <w:t xml:space="preserve"> structure shortlist</w:t>
      </w:r>
      <w:bookmarkEnd w:id="45"/>
    </w:p>
    <w:p w14:paraId="479E0A18" w14:textId="70C2F720" w:rsidR="000267D5" w:rsidRDefault="00225436" w:rsidP="003338D3">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r w:rsidR="008136EA">
        <w:t xml:space="preserve">an </w:t>
      </w:r>
      <w:proofErr w:type="spellStart"/>
      <w:r>
        <w:t>Interpro</w:t>
      </w:r>
      <w:proofErr w:type="spellEnd"/>
      <w:r>
        <w:t xml:space="preserve"> domain annotation of amidase_3 (Table 1). </w:t>
      </w:r>
    </w:p>
    <w:p w14:paraId="1E0B1E99" w14:textId="77777777" w:rsidR="000267D5" w:rsidRDefault="000267D5">
      <w:pPr>
        <w:rPr>
          <w:b/>
          <w:bCs/>
          <w:sz w:val="20"/>
          <w:szCs w:val="20"/>
        </w:rPr>
        <w:sectPr w:rsidR="000267D5" w:rsidSect="00653023">
          <w:footerReference w:type="default" r:id="rId29"/>
          <w:pgSz w:w="11906" w:h="16838"/>
          <w:pgMar w:top="1440" w:right="1440" w:bottom="1440" w:left="1440" w:header="708" w:footer="708" w:gutter="0"/>
          <w:cols w:space="708"/>
          <w:docGrid w:linePitch="360"/>
        </w:sectPr>
      </w:pP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46"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 xml:space="preserve">Sequences identified from </w:t>
            </w:r>
            <w:proofErr w:type="spellStart"/>
            <w:r w:rsidRPr="00DF3C64">
              <w:rPr>
                <w:b/>
                <w:bCs/>
                <w:sz w:val="16"/>
                <w:szCs w:val="16"/>
              </w:rPr>
              <w:t>BLASTp</w:t>
            </w:r>
            <w:proofErr w:type="spellEnd"/>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000000" w:rsidP="00DF3C64">
            <w:pPr>
              <w:spacing w:line="140" w:lineRule="exact"/>
              <w:rPr>
                <w:i/>
                <w:sz w:val="16"/>
                <w:szCs w:val="16"/>
              </w:rPr>
            </w:pPr>
            <w:hyperlink r:id="rId30" w:history="1">
              <w:r w:rsidR="00DF3C64"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proofErr w:type="gramStart"/>
            <w:r w:rsidRPr="00DF3C64">
              <w:rPr>
                <w:sz w:val="16"/>
                <w:szCs w:val="16"/>
                <w:vertAlign w:val="superscript"/>
              </w:rPr>
              <w:t>+</w:t>
            </w:r>
            <w:r w:rsidRPr="00DF3C64">
              <w:rPr>
                <w:sz w:val="16"/>
                <w:szCs w:val="16"/>
              </w:rPr>
              <w:t xml:space="preserve"> ,Na</w:t>
            </w:r>
            <w:proofErr w:type="gramEnd"/>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w:t>
            </w:r>
            <w:proofErr w:type="spellStart"/>
            <w:r w:rsidRPr="00DF3C64">
              <w:rPr>
                <w:sz w:val="16"/>
                <w:szCs w:val="16"/>
              </w:rPr>
              <w:t>AmiC</w:t>
            </w:r>
            <w:proofErr w:type="spellEnd"/>
            <w:r w:rsidRPr="00DF3C64">
              <w:rPr>
                <w:sz w:val="16"/>
                <w:szCs w:val="16"/>
              </w:rPr>
              <w:t>’</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000000" w:rsidP="00DF3C64">
            <w:pPr>
              <w:spacing w:line="140" w:lineRule="exact"/>
              <w:rPr>
                <w:i/>
                <w:sz w:val="16"/>
                <w:szCs w:val="16"/>
              </w:rPr>
            </w:pPr>
            <w:hyperlink r:id="rId31" w:history="1">
              <w:r w:rsidR="00DF3C64"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 xml:space="preserve">Thermus </w:t>
            </w:r>
            <w:proofErr w:type="spellStart"/>
            <w:r w:rsidRPr="00DF3C64">
              <w:rPr>
                <w:i/>
                <w:sz w:val="16"/>
                <w:szCs w:val="16"/>
              </w:rPr>
              <w:t>parvatiensis</w:t>
            </w:r>
            <w:proofErr w:type="spellEnd"/>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roofErr w:type="gramStart"/>
            <w:r w:rsidRPr="00DF3C64">
              <w:rPr>
                <w:sz w:val="16"/>
                <w:szCs w:val="16"/>
              </w:rPr>
              <w:t>,  Na</w:t>
            </w:r>
            <w:proofErr w:type="gramEnd"/>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xml:space="preserve">,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000000" w:rsidP="00DF3C64">
            <w:pPr>
              <w:spacing w:line="140" w:lineRule="exact"/>
              <w:rPr>
                <w:i/>
                <w:sz w:val="16"/>
                <w:szCs w:val="16"/>
              </w:rPr>
            </w:pPr>
            <w:hyperlink r:id="rId32" w:history="1">
              <w:r w:rsidR="00DF3C64"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000000" w:rsidP="00DF3C64">
            <w:pPr>
              <w:spacing w:line="140" w:lineRule="exact"/>
              <w:rPr>
                <w:i/>
                <w:sz w:val="16"/>
                <w:szCs w:val="16"/>
              </w:rPr>
            </w:pPr>
            <w:hyperlink r:id="rId33" w:history="1">
              <w:r w:rsidR="00DF3C64"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000000" w:rsidP="00DF3C64">
            <w:pPr>
              <w:spacing w:line="140" w:lineRule="exact"/>
              <w:rPr>
                <w:i/>
                <w:sz w:val="16"/>
                <w:szCs w:val="16"/>
              </w:rPr>
            </w:pPr>
            <w:hyperlink r:id="rId34" w:history="1">
              <w:r w:rsidR="00DF3C64"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000000" w:rsidP="00DF3C64">
            <w:pPr>
              <w:spacing w:line="140" w:lineRule="exact"/>
              <w:rPr>
                <w:i/>
                <w:sz w:val="16"/>
                <w:szCs w:val="16"/>
              </w:rPr>
            </w:pPr>
            <w:hyperlink r:id="rId35" w:history="1">
              <w:r w:rsidR="00DF3C64"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xml:space="preserve">, Formic Acid, Glycerol,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000000" w:rsidP="00DF3C64">
            <w:pPr>
              <w:spacing w:line="140" w:lineRule="exact"/>
              <w:rPr>
                <w:i/>
                <w:sz w:val="16"/>
                <w:szCs w:val="16"/>
              </w:rPr>
            </w:pPr>
            <w:hyperlink r:id="rId36" w:history="1">
              <w:r w:rsidR="00DF3C64"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w:t>
            </w:r>
            <w:proofErr w:type="spellStart"/>
            <w:r w:rsidRPr="00DF3C64">
              <w:rPr>
                <w:i/>
                <w:sz w:val="16"/>
                <w:szCs w:val="16"/>
              </w:rPr>
              <w:t>punctiforme</w:t>
            </w:r>
            <w:proofErr w:type="spellEnd"/>
            <w:r w:rsidRPr="00DF3C64">
              <w:rPr>
                <w:i/>
                <w:sz w:val="16"/>
                <w:szCs w:val="16"/>
              </w:rPr>
              <w:t xml:space="preserv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000000" w:rsidP="00DF3C64">
            <w:pPr>
              <w:spacing w:line="140" w:lineRule="exact"/>
              <w:rPr>
                <w:i/>
                <w:sz w:val="16"/>
                <w:szCs w:val="16"/>
              </w:rPr>
            </w:pPr>
            <w:hyperlink r:id="rId37" w:history="1">
              <w:r w:rsidR="00DF3C64"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 xml:space="preserve">Bartonella </w:t>
            </w:r>
            <w:proofErr w:type="spellStart"/>
            <w:r w:rsidRPr="00DF3C64">
              <w:rPr>
                <w:i/>
                <w:sz w:val="16"/>
                <w:szCs w:val="16"/>
              </w:rPr>
              <w:t>henselae</w:t>
            </w:r>
            <w:proofErr w:type="spellEnd"/>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000000" w:rsidP="00DF3C64">
            <w:pPr>
              <w:spacing w:line="140" w:lineRule="exact"/>
              <w:rPr>
                <w:i/>
                <w:sz w:val="16"/>
                <w:szCs w:val="16"/>
              </w:rPr>
            </w:pPr>
            <w:hyperlink r:id="rId38" w:history="1">
              <w:r w:rsidR="00DF3C64"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000000" w:rsidP="00DF3C64">
            <w:pPr>
              <w:spacing w:line="140" w:lineRule="exact"/>
              <w:rPr>
                <w:i/>
                <w:sz w:val="16"/>
                <w:szCs w:val="16"/>
              </w:rPr>
            </w:pPr>
            <w:hyperlink r:id="rId39" w:anchor="entity-1" w:history="1">
              <w:r w:rsidR="00DF3C64"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proofErr w:type="spellStart"/>
            <w:r w:rsidRPr="00DF3C64">
              <w:rPr>
                <w:i/>
                <w:sz w:val="16"/>
                <w:szCs w:val="16"/>
              </w:rPr>
              <w:t>Paenibacillus</w:t>
            </w:r>
            <w:proofErr w:type="spellEnd"/>
            <w:r w:rsidRPr="00DF3C64">
              <w:rPr>
                <w:i/>
                <w:sz w:val="16"/>
                <w:szCs w:val="16"/>
              </w:rPr>
              <w:t xml:space="preserve"> </w:t>
            </w:r>
            <w:proofErr w:type="spellStart"/>
            <w:r w:rsidRPr="00DF3C64">
              <w:rPr>
                <w:i/>
                <w:sz w:val="16"/>
                <w:szCs w:val="16"/>
              </w:rPr>
              <w:t>polymyxa</w:t>
            </w:r>
            <w:proofErr w:type="spellEnd"/>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000000" w:rsidP="00DF3C64">
            <w:pPr>
              <w:spacing w:line="140" w:lineRule="exact"/>
              <w:rPr>
                <w:i/>
                <w:sz w:val="16"/>
                <w:szCs w:val="16"/>
              </w:rPr>
            </w:pPr>
            <w:hyperlink r:id="rId40" w:history="1">
              <w:r w:rsidR="00DF3C64"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000000" w:rsidP="00DF3C64">
            <w:pPr>
              <w:spacing w:line="140" w:lineRule="exact"/>
              <w:rPr>
                <w:i/>
                <w:sz w:val="16"/>
                <w:szCs w:val="16"/>
              </w:rPr>
            </w:pPr>
            <w:hyperlink r:id="rId41" w:history="1">
              <w:r w:rsidR="00DF3C64"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w:t>
            </w:r>
            <w:proofErr w:type="spellStart"/>
            <w:r w:rsidRPr="00DF3C64">
              <w:rPr>
                <w:sz w:val="16"/>
                <w:szCs w:val="16"/>
              </w:rPr>
              <w:t>acetylmuramoyl</w:t>
            </w:r>
            <w:proofErr w:type="spellEnd"/>
            <w:r w:rsidRPr="00DF3C64">
              <w:rPr>
                <w:sz w:val="16"/>
                <w:szCs w:val="16"/>
              </w:rPr>
              <w:t>-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000000" w:rsidP="00DF3C64">
            <w:pPr>
              <w:spacing w:line="140" w:lineRule="exact"/>
              <w:rPr>
                <w:i/>
                <w:sz w:val="16"/>
                <w:szCs w:val="16"/>
              </w:rPr>
            </w:pPr>
            <w:hyperlink r:id="rId42" w:history="1">
              <w:r w:rsidR="00DF3C64"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000000" w:rsidP="00DF3C64">
            <w:pPr>
              <w:spacing w:line="140" w:lineRule="exact"/>
              <w:rPr>
                <w:i/>
                <w:sz w:val="16"/>
                <w:szCs w:val="16"/>
              </w:rPr>
            </w:pPr>
            <w:hyperlink r:id="rId43" w:history="1">
              <w:r w:rsidR="00DF3C64"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000000" w:rsidP="00DF3C64">
            <w:pPr>
              <w:spacing w:line="140" w:lineRule="exact"/>
              <w:rPr>
                <w:i/>
                <w:sz w:val="16"/>
                <w:szCs w:val="16"/>
              </w:rPr>
            </w:pPr>
            <w:hyperlink r:id="rId44" w:history="1">
              <w:r w:rsidR="00DF3C64"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proofErr w:type="spellStart"/>
            <w:r w:rsidRPr="00DF3C64">
              <w:rPr>
                <w:i/>
                <w:sz w:val="16"/>
                <w:szCs w:val="16"/>
              </w:rPr>
              <w:t>Mycolicibacterium</w:t>
            </w:r>
            <w:proofErr w:type="spellEnd"/>
            <w:r w:rsidRPr="00DF3C64">
              <w:rPr>
                <w:i/>
                <w:sz w:val="16"/>
                <w:szCs w:val="16"/>
              </w:rPr>
              <w:t xml:space="preserve">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000000" w:rsidP="00DF3C64">
            <w:pPr>
              <w:spacing w:line="140" w:lineRule="exact"/>
              <w:rPr>
                <w:i/>
                <w:sz w:val="16"/>
                <w:szCs w:val="16"/>
              </w:rPr>
            </w:pPr>
            <w:hyperlink r:id="rId45" w:history="1">
              <w:r w:rsidR="00DF3C64"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000000" w:rsidP="00DF3C64">
            <w:pPr>
              <w:spacing w:line="140" w:lineRule="exact"/>
              <w:rPr>
                <w:i/>
                <w:sz w:val="16"/>
                <w:szCs w:val="16"/>
              </w:rPr>
            </w:pPr>
            <w:hyperlink r:id="rId46" w:history="1">
              <w:r w:rsidR="00DF3C64"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000000" w:rsidP="00DF3C64">
            <w:pPr>
              <w:spacing w:line="140" w:lineRule="exact"/>
              <w:rPr>
                <w:i/>
                <w:sz w:val="16"/>
                <w:szCs w:val="16"/>
              </w:rPr>
            </w:pPr>
            <w:hyperlink r:id="rId47" w:history="1">
              <w:r w:rsidR="00DF3C64"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w:t>
            </w:r>
            <w:proofErr w:type="gramStart"/>
            <w:r w:rsidRPr="00DF3C64">
              <w:rPr>
                <w:sz w:val="16"/>
                <w:szCs w:val="16"/>
              </w:rPr>
              <w:t>- ,GLUTAMIC</w:t>
            </w:r>
            <w:proofErr w:type="gramEnd"/>
            <w:r w:rsidRPr="00DF3C64">
              <w:rPr>
                <w:sz w:val="16"/>
                <w:szCs w:val="16"/>
              </w:rPr>
              <w:t xml:space="preserve">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000000" w:rsidP="00DF3C64">
            <w:pPr>
              <w:spacing w:line="140" w:lineRule="exact"/>
              <w:rPr>
                <w:i/>
                <w:sz w:val="16"/>
                <w:szCs w:val="16"/>
              </w:rPr>
            </w:pPr>
            <w:hyperlink r:id="rId48" w:history="1">
              <w:r w:rsidR="00DF3C64"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proofErr w:type="spellStart"/>
            <w:r w:rsidRPr="00DF3C64">
              <w:rPr>
                <w:i/>
                <w:sz w:val="16"/>
                <w:szCs w:val="16"/>
              </w:rPr>
              <w:t>Colneyvirus</w:t>
            </w:r>
            <w:proofErr w:type="spellEnd"/>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46"/>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653023">
          <w:pgSz w:w="16838" w:h="11906" w:orient="landscape"/>
          <w:pgMar w:top="1021" w:right="1021" w:bottom="1021" w:left="1021" w:header="709" w:footer="709" w:gutter="0"/>
          <w:cols w:space="708"/>
          <w:docGrid w:linePitch="360"/>
        </w:sectPr>
      </w:pPr>
    </w:p>
    <w:p w14:paraId="591AA13F" w14:textId="58690028" w:rsidR="008136EA" w:rsidRPr="00FD3821" w:rsidRDefault="00937140" w:rsidP="00225436">
      <w:r>
        <w:lastRenderedPageBreak/>
        <w:t xml:space="preserve">The lengths of the sequences for these structures varied widely in length from 175-638, however length of the annotated amidase_3 domain varied less significantly, with a range from </w:t>
      </w:r>
      <w:r w:rsidR="00E2469C">
        <w:t>159-215</w:t>
      </w:r>
      <w:r>
        <w:t xml:space="preserve">. </w:t>
      </w:r>
      <w:r w:rsidR="00160E31">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rsidR="00160E31">
        <w:t>PDBeFOLD</w:t>
      </w:r>
      <w:proofErr w:type="spellEnd"/>
      <w:r w:rsidR="00160E31">
        <w:t xml:space="preserve"> using the structure 4BIN had a low (&lt;=17%) percentage of alignment of residues based on alignment in space for all identified structures. </w:t>
      </w:r>
      <w:r w:rsidR="008136EA">
        <w:t>T</w:t>
      </w:r>
      <w:r w:rsidR="00160E31">
        <w:t>he species in this shortlist var</w:t>
      </w:r>
      <w:r w:rsidR="008136EA">
        <w:t>y</w:t>
      </w:r>
      <w:r w:rsidR="00160E31">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bookmarkStart w:id="47" w:name="_Toc165099706"/>
      <w:commentRangeStart w:id="48"/>
      <w:r>
        <w:t xml:space="preserve">Generating an </w:t>
      </w:r>
      <w:proofErr w:type="spellStart"/>
      <w:r>
        <w:t>AmiC</w:t>
      </w:r>
      <w:proofErr w:type="spellEnd"/>
      <w:r>
        <w:t xml:space="preserve"> sequence homologue list</w:t>
      </w:r>
      <w:commentRangeEnd w:id="48"/>
      <w:r>
        <w:rPr>
          <w:rStyle w:val="CommentReference"/>
          <w:rFonts w:asciiTheme="minorHAnsi" w:eastAsiaTheme="minorHAnsi" w:hAnsiTheme="minorHAnsi" w:cstheme="minorBidi"/>
          <w:color w:val="auto"/>
        </w:rPr>
        <w:commentReference w:id="48"/>
      </w:r>
      <w:bookmarkEnd w:id="47"/>
    </w:p>
    <w:p w14:paraId="21122435" w14:textId="4FA14251"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38,6</w:t>
      </w:r>
      <w:r w:rsidR="007A71A5">
        <w:t>91</w:t>
      </w:r>
      <w:r w:rsidR="00724B14">
        <w:t xml:space="preserve"> </w:t>
      </w:r>
      <w:r w:rsidR="00075CCB">
        <w:t xml:space="preserve">candidate </w:t>
      </w:r>
      <w:proofErr w:type="spellStart"/>
      <w:r w:rsidR="00075CCB">
        <w:t>AmiC</w:t>
      </w:r>
      <w:proofErr w:type="spellEnd"/>
      <w:r w:rsidR="00075CCB">
        <w:t xml:space="preserve"> homologous sequences. </w:t>
      </w:r>
    </w:p>
    <w:p w14:paraId="56D5D54F" w14:textId="24C7721B" w:rsidR="00E46454" w:rsidRDefault="00135938" w:rsidP="00E46454">
      <w:proofErr w:type="spellStart"/>
      <w:r>
        <w:t>Interpro</w:t>
      </w:r>
      <w:proofErr w:type="spellEnd"/>
      <w:r>
        <w:t xml:space="preserve"> was then searched to identify further sequences</w:t>
      </w:r>
      <w:r w:rsidR="00582BD1">
        <w:t xml:space="preserve">. Of the search terms used to identify sequences potentially homologous to the </w:t>
      </w:r>
      <w:proofErr w:type="spellStart"/>
      <w:r w:rsidR="00582BD1">
        <w:t>AmiC</w:t>
      </w:r>
      <w:proofErr w:type="spellEnd"/>
      <w:r w:rsidR="00582BD1">
        <w:t xml:space="preserve"> amidase domain, </w:t>
      </w:r>
      <w:r>
        <w:t xml:space="preserve">the </w:t>
      </w:r>
      <w:r w:rsidR="00582BD1">
        <w:t xml:space="preserve">only domain that was not associated with amidase_2 and was a catalytic domain instead of a binding domain was the </w:t>
      </w:r>
      <w:r>
        <w:t>‘amidase_3’ domain (</w:t>
      </w:r>
      <w:commentRangeStart w:id="49"/>
      <w:commentRangeStart w:id="50"/>
      <w:r w:rsidRPr="000D63CE">
        <w:t>IPR002508</w:t>
      </w:r>
      <w:commentRangeEnd w:id="49"/>
      <w:r>
        <w:rPr>
          <w:rStyle w:val="CommentReference"/>
        </w:rPr>
        <w:commentReference w:id="49"/>
      </w:r>
      <w:commentRangeEnd w:id="50"/>
      <w:r>
        <w:rPr>
          <w:rStyle w:val="CommentReference"/>
        </w:rPr>
        <w:commentReference w:id="50"/>
      </w:r>
      <w:r>
        <w:t>)</w:t>
      </w:r>
      <w:r w:rsidR="00582BD1">
        <w:t xml:space="preserve">. Download of sequences annotated as </w:t>
      </w:r>
      <w:commentRangeStart w:id="51"/>
      <w:commentRangeStart w:id="52"/>
      <w:r w:rsidR="00582BD1" w:rsidRPr="000D63CE">
        <w:t>IPR002508</w:t>
      </w:r>
      <w:commentRangeEnd w:id="51"/>
      <w:r w:rsidR="00582BD1">
        <w:rPr>
          <w:rStyle w:val="CommentReference"/>
        </w:rPr>
        <w:commentReference w:id="51"/>
      </w:r>
      <w:commentRangeEnd w:id="52"/>
      <w:r w:rsidR="00582BD1">
        <w:rPr>
          <w:rStyle w:val="CommentReference"/>
        </w:rPr>
        <w:commentReference w:id="52"/>
      </w:r>
      <w:r w:rsidR="00582BD1">
        <w:t xml:space="preserve"> identified</w:t>
      </w:r>
      <w:r w:rsidR="00E46454">
        <w:t xml:space="preserve"> </w:t>
      </w:r>
      <w:r w:rsidR="003630E2" w:rsidRPr="003630E2">
        <w:t>70</w:t>
      </w:r>
      <w:r w:rsidR="003630E2">
        <w:t>,</w:t>
      </w:r>
      <w:r w:rsidR="003630E2" w:rsidRPr="003630E2">
        <w:t>617</w:t>
      </w:r>
      <w:r w:rsidR="003630E2">
        <w:t xml:space="preserve"> </w:t>
      </w:r>
      <w:r w:rsidR="00007EC7">
        <w:t xml:space="preserve">non-unique </w:t>
      </w:r>
      <w:r w:rsidR="005741BC">
        <w:t>sequences</w:t>
      </w:r>
      <w:r w:rsidR="00582BD1">
        <w:t>, and af</w:t>
      </w:r>
      <w:r w:rsidR="003555D9">
        <w:t xml:space="preserve">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684FB4">
        <w:t>56,79</w:t>
      </w:r>
      <w:r w:rsidR="00AE2355">
        <w:t>4</w:t>
      </w:r>
      <w:r w:rsidR="00007EC7">
        <w:t>.</w:t>
      </w:r>
      <w:r w:rsidR="003555D9">
        <w:t xml:space="preserve"> </w:t>
      </w:r>
    </w:p>
    <w:p w14:paraId="45FCEE52" w14:textId="1AD60233" w:rsidR="00EB4D4B" w:rsidRDefault="00EB4D4B" w:rsidP="00A25EA9">
      <w:pPr>
        <w:pStyle w:val="Heading3"/>
      </w:pPr>
      <w:bookmarkStart w:id="53" w:name="_Toc165099707"/>
      <w:r>
        <w:t>Multiple Sequence Alignment and Validation</w:t>
      </w:r>
      <w:bookmarkEnd w:id="53"/>
    </w:p>
    <w:p w14:paraId="171FA555" w14:textId="0FEFBE3A"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based on species was</w:t>
      </w:r>
      <w:r w:rsidR="00EB4D4B">
        <w:t xml:space="preserve"> applied to </w:t>
      </w:r>
      <w:r w:rsidR="0074182D">
        <w:t xml:space="preserve">restrict sequences to bacterial sequences, </w:t>
      </w:r>
      <w:proofErr w:type="gramStart"/>
      <w:r w:rsidR="0074182D">
        <w:t>with the exception of</w:t>
      </w:r>
      <w:proofErr w:type="gramEnd"/>
      <w:r w:rsidR="0074182D">
        <w:t xml:space="preserve"> </w:t>
      </w:r>
      <w:r w:rsidR="00A46CAF">
        <w:t xml:space="preserve">viral sequences, as </w:t>
      </w:r>
      <w:r w:rsidR="00A46CAF" w:rsidRPr="00D66FAC">
        <w:t>these may originate from</w:t>
      </w:r>
      <w:r w:rsidR="0074182D" w:rsidRPr="00D66FAC">
        <w:rPr>
          <w:rFonts w:cstheme="minorHAnsi"/>
        </w:rPr>
        <w:t xml:space="preserve"> bacteriophage</w:t>
      </w:r>
      <w:r w:rsidR="00A46CAF" w:rsidRPr="00D66FAC">
        <w:rPr>
          <w:rFonts w:cstheme="minorHAnsi"/>
        </w:rPr>
        <w:t xml:space="preserve">s </w:t>
      </w:r>
      <w:r w:rsidR="0074182D" w:rsidRPr="00D66FAC">
        <w:rPr>
          <w:rFonts w:cstheme="minorHAnsi"/>
        </w:rPr>
        <w:t xml:space="preserve">which are highly relevant to this analysis. </w:t>
      </w:r>
      <w:r w:rsidR="00C42A8B" w:rsidRPr="00D66FAC">
        <w:t>Partial sequences (</w:t>
      </w:r>
      <w:r w:rsidR="000C79B8" w:rsidRPr="00D66FAC">
        <w:t>4</w:t>
      </w:r>
      <w:r w:rsidR="00C25CE5" w:rsidRPr="00D66FAC">
        <w:t>,</w:t>
      </w:r>
      <w:r w:rsidR="00AA29ED" w:rsidRPr="00D66FAC">
        <w:t>292</w:t>
      </w:r>
      <w:r w:rsidR="00C42A8B" w:rsidRPr="00D66FAC">
        <w:t xml:space="preserve">) and sequences </w:t>
      </w:r>
      <w:r w:rsidR="00F953E8" w:rsidRPr="00D66FAC">
        <w:t>with a missing or unclassified taxonomic lineage</w:t>
      </w:r>
      <w:r w:rsidR="00C42A8B" w:rsidRPr="00D66FAC">
        <w:t xml:space="preserve"> (</w:t>
      </w:r>
      <w:r w:rsidR="00AA29ED" w:rsidRPr="00D66FAC">
        <w:t>3,429</w:t>
      </w:r>
      <w:r w:rsidR="00C42A8B" w:rsidRPr="00D66FAC">
        <w:t xml:space="preserve">) were also removed before alignment. </w:t>
      </w:r>
      <w:r w:rsidR="0074182D" w:rsidRPr="00D66FAC">
        <w:t>After filtering,</w:t>
      </w:r>
      <w:r w:rsidR="006B1E7C" w:rsidRPr="00D66FAC">
        <w:t xml:space="preserve"> </w:t>
      </w:r>
      <w:r w:rsidR="00DB5BAF" w:rsidRPr="00D66FAC">
        <w:t>49,</w:t>
      </w:r>
      <w:r w:rsidR="00AA29ED" w:rsidRPr="00D66FAC">
        <w:t>032</w:t>
      </w:r>
      <w:r w:rsidR="0074182D" w:rsidRPr="00D66FAC">
        <w:t xml:space="preserve"> sequences re</w:t>
      </w:r>
      <w:r w:rsidR="0074182D">
        <w:t xml:space="preserve">mained for the initial </w:t>
      </w:r>
      <w:r>
        <w:t>MSA.</w:t>
      </w:r>
    </w:p>
    <w:p w14:paraId="1EB0683E" w14:textId="05539614" w:rsidR="00783F06" w:rsidRDefault="00616D31" w:rsidP="00EB4D4B">
      <w:commentRangeStart w:id="54"/>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4"/>
      <w:r w:rsidR="00783F06">
        <w:rPr>
          <w:rStyle w:val="CommentReference"/>
        </w:rPr>
        <w:commentReference w:id="54"/>
      </w:r>
      <w:r>
        <w:t>, t</w:t>
      </w:r>
      <w:r w:rsidR="00294E4A">
        <w:t xml:space="preserve">he initial multiple sequence alignment performed with k-align was further filtered </w:t>
      </w:r>
      <w:r w:rsidR="006E6B73">
        <w:t xml:space="preserve">in two stages: 1) </w:t>
      </w:r>
      <w:r w:rsidR="00294E4A">
        <w:t>outlier detection program OD-seq</w:t>
      </w:r>
      <w:r w:rsidR="004F0EB3">
        <w:fldChar w:fldCharType="begin"/>
      </w:r>
      <w:r w:rsidR="0092233F">
        <w:instrText xml:space="preserve"> ADDIN ZOTERO_ITEM CSL_CITATION {"citationID":"sDBlSl2B","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92233F" w:rsidRPr="0092233F">
        <w:rPr>
          <w:rFonts w:ascii="Calibri" w:hAnsi="Calibri" w:cs="Calibri"/>
          <w:kern w:val="0"/>
          <w:szCs w:val="24"/>
          <w:vertAlign w:val="superscript"/>
        </w:rPr>
        <w:t>26</w:t>
      </w:r>
      <w:r w:rsidR="004F0EB3">
        <w:fldChar w:fldCharType="end"/>
      </w:r>
      <w:r w:rsidR="00294E4A">
        <w:t xml:space="preserve"> </w:t>
      </w:r>
      <w:r w:rsidR="006E6B73">
        <w:t xml:space="preserve">removed </w:t>
      </w:r>
      <w:r w:rsidR="00294E4A">
        <w:t>distant</w:t>
      </w:r>
      <w:r w:rsidR="006E6B73">
        <w:t xml:space="preserve"> </w:t>
      </w:r>
      <w:r w:rsidR="00294E4A">
        <w:t>sequences</w:t>
      </w:r>
      <w:r w:rsidR="006E6B73">
        <w:t xml:space="preserve"> (</w:t>
      </w:r>
      <w:r w:rsidR="006E6B73" w:rsidRPr="00723E08">
        <w:rPr>
          <w:highlight w:val="yellow"/>
        </w:rPr>
        <w:t>6,372</w:t>
      </w:r>
      <w:r w:rsidR="006E6B73">
        <w:t>)</w:t>
      </w:r>
      <w:r w:rsidR="00814A35">
        <w:t xml:space="preserve">, </w:t>
      </w:r>
      <w:r>
        <w:t>and</w:t>
      </w:r>
      <w:r w:rsidR="00294E4A">
        <w:t xml:space="preserve"> </w:t>
      </w:r>
      <w:r w:rsidR="006E6B73">
        <w:t>2) a separate R script removed</w:t>
      </w:r>
      <w:r>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rsidR="006E6B73">
        <w:t xml:space="preserve">The final </w:t>
      </w:r>
      <w:r w:rsidR="00243112">
        <w:t xml:space="preserve">post-filtered </w:t>
      </w:r>
      <w:r w:rsidR="006E6B73">
        <w:t>alignment contained</w:t>
      </w:r>
      <w:r w:rsidR="00384EC3">
        <w:t xml:space="preserve"> </w:t>
      </w:r>
      <w:r w:rsidR="00597F75" w:rsidRPr="00723E08">
        <w:rPr>
          <w:highlight w:val="yellow"/>
        </w:rPr>
        <w:t>26,236</w:t>
      </w:r>
      <w:r w:rsidR="00384EC3">
        <w:t xml:space="preserve"> </w:t>
      </w:r>
      <w:commentRangeStart w:id="55"/>
      <w:r w:rsidR="00384EC3">
        <w:t>sequences</w:t>
      </w:r>
      <w:commentRangeEnd w:id="55"/>
      <w:r w:rsidR="00331D97">
        <w:rPr>
          <w:rStyle w:val="CommentReference"/>
        </w:rPr>
        <w:commentReference w:id="55"/>
      </w:r>
      <w:r w:rsidR="00752F6C">
        <w:t xml:space="preserve"> and was </w:t>
      </w:r>
      <w:r w:rsidR="00752F6C" w:rsidRPr="00723E08">
        <w:rPr>
          <w:highlight w:val="yellow"/>
        </w:rPr>
        <w:t>377</w:t>
      </w:r>
      <w:r w:rsidR="00752F6C">
        <w:t xml:space="preserve"> residues long including gaps.</w:t>
      </w:r>
    </w:p>
    <w:p w14:paraId="6E696218" w14:textId="387E8C6E" w:rsidR="00E1720E" w:rsidRDefault="00A4462F" w:rsidP="00E1720E">
      <w:r>
        <w:t>As described by Modi and Dunbrack Jr in 2019</w:t>
      </w:r>
      <w:r>
        <w:fldChar w:fldCharType="begin"/>
      </w:r>
      <w:r w:rsidR="0092233F">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the MSA was then validated by using a structural alignment of the 19 candidate structures by examining the conserved (aligned) residues in the structural alignment versus the sequence </w:t>
      </w:r>
      <w:proofErr w:type="gramStart"/>
      <w:r>
        <w:t>alignment, and</w:t>
      </w:r>
      <w:proofErr w:type="gramEnd"/>
      <w:r>
        <w:t xml:space="preserve">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E1720E" w:rsidRPr="00E1720E">
        <w:rPr>
          <w:highlight w:val="yellow"/>
        </w:rPr>
        <w:t>X</w:t>
      </w:r>
      <w:r w:rsidR="00E1720E">
        <w:t xml:space="preserve"> and PPV was </w:t>
      </w:r>
      <w:r w:rsidR="00E1720E" w:rsidRPr="00E1720E">
        <w:rPr>
          <w:highlight w:val="yellow"/>
        </w:rPr>
        <w:t>X</w:t>
      </w:r>
      <w:r w:rsidR="00CC5959">
        <w:t xml:space="preserve"> (TPR and PPV for each of the 19 structures are in </w:t>
      </w:r>
      <w:r w:rsidR="00CC5959" w:rsidRPr="00CC5959">
        <w:rPr>
          <w:highlight w:val="green"/>
        </w:rPr>
        <w:t>Appendix D</w:t>
      </w:r>
      <w:r w:rsidR="00CC5959">
        <w:t xml:space="preserve">). </w:t>
      </w:r>
    </w:p>
    <w:p w14:paraId="7B20E5FE" w14:textId="2A633496" w:rsidR="00AF3CA8"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w:t>
      </w:r>
      <w:proofErr w:type="gramStart"/>
      <w:r w:rsidR="00E1720E" w:rsidRPr="00DD78C4">
        <w:rPr>
          <w:highlight w:val="yellow"/>
        </w:rPr>
        <w:t>that maps</w:t>
      </w:r>
      <w:proofErr w:type="gramEnd"/>
      <w:r w:rsidR="00E1720E" w:rsidRPr="00DD78C4">
        <w:rPr>
          <w:highlight w:val="yellow"/>
        </w:rPr>
        <w:t xml:space="preserve"> onto 4BIN, structures involved in each region </w:t>
      </w:r>
      <w:proofErr w:type="spellStart"/>
      <w:r w:rsidR="00E1720E" w:rsidRPr="00DD78C4">
        <w:rPr>
          <w:highlight w:val="yellow"/>
        </w:rPr>
        <w:t>eg</w:t>
      </w:r>
      <w:proofErr w:type="spellEnd"/>
      <w:r w:rsidR="00E1720E" w:rsidRPr="00DD78C4">
        <w:rPr>
          <w:highlight w:val="yellow"/>
        </w:rPr>
        <w:t xml:space="preserve"> alpha helix, anything else notable </w:t>
      </w:r>
      <w:r w:rsidR="00E1720E" w:rsidRPr="00DD78C4">
        <w:rPr>
          <w:highlight w:val="yellow"/>
        </w:rPr>
        <w:lastRenderedPageBreak/>
        <w:t xml:space="preserve">about the region </w:t>
      </w:r>
      <w:proofErr w:type="spellStart"/>
      <w:r w:rsidR="00E1720E" w:rsidRPr="00DD78C4">
        <w:rPr>
          <w:highlight w:val="yellow"/>
        </w:rPr>
        <w:t>eg</w:t>
      </w:r>
      <w:proofErr w:type="spellEnd"/>
      <w:r w:rsidR="00E1720E" w:rsidRPr="00DD78C4">
        <w:rPr>
          <w:highlight w:val="yellow"/>
        </w:rPr>
        <w:t xml:space="preserve"> hydrophobicity of residues, occupancy, etc. Arrange the regions in a table perhaps, helix regions and sheet regions, turns, what defines those positions</w:t>
      </w:r>
      <w:r w:rsidR="00DD78C4" w:rsidRPr="00DD78C4">
        <w:rPr>
          <w:highlight w:val="yellow"/>
        </w:rPr>
        <w:t>]</w:t>
      </w:r>
      <w:r w:rsidR="00DD78C4" w:rsidRPr="00DD78C4">
        <w:t xml:space="preserve"> </w:t>
      </w:r>
      <w:r w:rsidR="00DD78C4">
        <w:t xml:space="preserve">Gaps were still present in the final alignment, which </w:t>
      </w:r>
      <w:r w:rsidR="00DD78C4" w:rsidRPr="00616D31">
        <w:t>might be indicative of evolutionary changes for each species (</w:t>
      </w:r>
      <w:r w:rsidR="00DD78C4">
        <w:t xml:space="preserve">e.g. </w:t>
      </w:r>
      <w:r w:rsidR="00DD78C4" w:rsidRPr="00616D31">
        <w:t xml:space="preserve">insertions for certain species as the bacteria evol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3C461FD5" w14:textId="0E6FFCD3" w:rsidR="00E7523B" w:rsidRDefault="00E7523B" w:rsidP="00EB4D4B">
      <w:r w:rsidRPr="00E7523B">
        <w:rPr>
          <w:highlight w:val="yellow"/>
        </w:rPr>
        <w:t xml:space="preserve">[conserved regions calculated with </w:t>
      </w:r>
      <w:r>
        <w:rPr>
          <w:highlight w:val="yellow"/>
        </w:rPr>
        <w:t xml:space="preserve">BLOSUM62 scores from </w:t>
      </w:r>
      <w:proofErr w:type="spellStart"/>
      <w:r>
        <w:rPr>
          <w:highlight w:val="yellow"/>
        </w:rPr>
        <w:t>J</w:t>
      </w:r>
      <w:r w:rsidRPr="00E7523B">
        <w:rPr>
          <w:highlight w:val="yellow"/>
        </w:rPr>
        <w:t>alView</w:t>
      </w:r>
      <w:proofErr w:type="spellEnd"/>
      <w:r w:rsidRPr="00E7523B">
        <w:rPr>
          <w:highlight w:val="yellow"/>
        </w:rPr>
        <w:t xml:space="preserve"> </w:t>
      </w:r>
      <w:r>
        <w:rPr>
          <w:highlight w:val="yellow"/>
        </w:rPr>
        <w:t>for MSA columns</w:t>
      </w:r>
      <w:r w:rsidRPr="00E7523B">
        <w:rPr>
          <w:highlight w:val="yellow"/>
        </w:rPr>
        <w:t>, visualised in Chimera on the 4BIN and 3NE8 structures]</w:t>
      </w:r>
    </w:p>
    <w:p w14:paraId="6264B989" w14:textId="77777777" w:rsidR="009A0808" w:rsidRDefault="009A0808" w:rsidP="00EB4D4B"/>
    <w:p w14:paraId="1200D191" w14:textId="77777777" w:rsidR="009A0808" w:rsidRDefault="009A0808" w:rsidP="00EB4D4B"/>
    <w:p w14:paraId="127DA8FD" w14:textId="1D7E4AAA" w:rsidR="00E7523B" w:rsidRDefault="00E7523B" w:rsidP="00EB4D4B">
      <w:r w:rsidRPr="00E7523B">
        <w:rPr>
          <w:noProof/>
        </w:rPr>
        <w:drawing>
          <wp:anchor distT="0" distB="0" distL="114300" distR="114300" simplePos="0" relativeHeight="251660288" behindDoc="0" locked="0" layoutInCell="1" allowOverlap="1" wp14:anchorId="57B2004C" wp14:editId="12714CA7">
            <wp:simplePos x="0" y="0"/>
            <wp:positionH relativeFrom="margin">
              <wp:posOffset>2932496</wp:posOffset>
            </wp:positionH>
            <wp:positionV relativeFrom="paragraph">
              <wp:posOffset>11430</wp:posOffset>
            </wp:positionV>
            <wp:extent cx="2474490" cy="2565674"/>
            <wp:effectExtent l="0" t="0" r="2540" b="6350"/>
            <wp:wrapNone/>
            <wp:docPr id="7" name="Picture 6" descr="A close-up of a protein&#10;&#10;Description automatically generated">
              <a:extLst xmlns:a="http://schemas.openxmlformats.org/drawingml/2006/main">
                <a:ext uri="{FF2B5EF4-FFF2-40B4-BE49-F238E27FC236}">
                  <a16:creationId xmlns:a16="http://schemas.microsoft.com/office/drawing/2014/main" id="{4A5BD8E1-4C6A-75D0-4079-33B2C3256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protein&#10;&#10;Description automatically generated">
                      <a:extLst>
                        <a:ext uri="{FF2B5EF4-FFF2-40B4-BE49-F238E27FC236}">
                          <a16:creationId xmlns:a16="http://schemas.microsoft.com/office/drawing/2014/main" id="{4A5BD8E1-4C6A-75D0-4079-33B2C3256E60}"/>
                        </a:ext>
                      </a:extLst>
                    </pic:cNvPr>
                    <pic:cNvPicPr>
                      <a:picLocks noChangeAspect="1"/>
                    </pic:cNvPicPr>
                  </pic:nvPicPr>
                  <pic:blipFill rotWithShape="1">
                    <a:blip r:embed="rId49" cstate="print">
                      <a:extLst>
                        <a:ext uri="{28A0092B-C50C-407E-A947-70E740481C1C}">
                          <a14:useLocalDpi xmlns:a14="http://schemas.microsoft.com/office/drawing/2010/main" val="0"/>
                        </a:ext>
                      </a:extLst>
                    </a:blip>
                    <a:srcRect l="20357" r="22804"/>
                    <a:stretch/>
                  </pic:blipFill>
                  <pic:spPr>
                    <a:xfrm>
                      <a:off x="0" y="0"/>
                      <a:ext cx="2474490" cy="2565674"/>
                    </a:xfrm>
                    <a:prstGeom prst="rect">
                      <a:avLst/>
                    </a:prstGeom>
                  </pic:spPr>
                </pic:pic>
              </a:graphicData>
            </a:graphic>
            <wp14:sizeRelH relativeFrom="margin">
              <wp14:pctWidth>0</wp14:pctWidth>
            </wp14:sizeRelH>
            <wp14:sizeRelV relativeFrom="margin">
              <wp14:pctHeight>0</wp14:pctHeight>
            </wp14:sizeRelV>
          </wp:anchor>
        </w:drawing>
      </w:r>
      <w:r w:rsidRPr="00E7523B">
        <w:rPr>
          <w:noProof/>
        </w:rPr>
        <w:drawing>
          <wp:anchor distT="0" distB="0" distL="114300" distR="114300" simplePos="0" relativeHeight="251659264" behindDoc="0" locked="0" layoutInCell="1" allowOverlap="1" wp14:anchorId="5D09D592" wp14:editId="076CC5B2">
            <wp:simplePos x="0" y="0"/>
            <wp:positionH relativeFrom="margin">
              <wp:align>left</wp:align>
            </wp:positionH>
            <wp:positionV relativeFrom="paragraph">
              <wp:posOffset>3175</wp:posOffset>
            </wp:positionV>
            <wp:extent cx="2671445" cy="2319020"/>
            <wp:effectExtent l="0" t="0" r="0" b="5080"/>
            <wp:wrapNone/>
            <wp:docPr id="5" name="Picture 4" descr="A close-up of a protein&#10;&#10;Description automatically generated">
              <a:extLst xmlns:a="http://schemas.openxmlformats.org/drawingml/2006/main">
                <a:ext uri="{FF2B5EF4-FFF2-40B4-BE49-F238E27FC236}">
                  <a16:creationId xmlns:a16="http://schemas.microsoft.com/office/drawing/2014/main" id="{2702B9F7-7FEB-CDB9-B368-CCA224C11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protein&#10;&#10;Description automatically generated">
                      <a:extLst>
                        <a:ext uri="{FF2B5EF4-FFF2-40B4-BE49-F238E27FC236}">
                          <a16:creationId xmlns:a16="http://schemas.microsoft.com/office/drawing/2014/main" id="{2702B9F7-7FEB-CDB9-B368-CCA224C11CE0}"/>
                        </a:ext>
                      </a:extLst>
                    </pic:cNvPr>
                    <pic:cNvPicPr>
                      <a:picLocks noChangeAspect="1"/>
                    </pic:cNvPicPr>
                  </pic:nvPicPr>
                  <pic:blipFill rotWithShape="1">
                    <a:blip r:embed="rId50">
                      <a:extLst>
                        <a:ext uri="{28A0092B-C50C-407E-A947-70E740481C1C}">
                          <a14:useLocalDpi xmlns:a14="http://schemas.microsoft.com/office/drawing/2010/main" val="0"/>
                        </a:ext>
                      </a:extLst>
                    </a:blip>
                    <a:srcRect l="20576" t="4613" r="20724" b="8929"/>
                    <a:stretch/>
                  </pic:blipFill>
                  <pic:spPr>
                    <a:xfrm>
                      <a:off x="0" y="0"/>
                      <a:ext cx="2671445" cy="2319020"/>
                    </a:xfrm>
                    <a:prstGeom prst="rect">
                      <a:avLst/>
                    </a:prstGeom>
                  </pic:spPr>
                </pic:pic>
              </a:graphicData>
            </a:graphic>
            <wp14:sizeRelH relativeFrom="margin">
              <wp14:pctWidth>0</wp14:pctWidth>
            </wp14:sizeRelH>
            <wp14:sizeRelV relativeFrom="margin">
              <wp14:pctHeight>0</wp14:pctHeight>
            </wp14:sizeRelV>
          </wp:anchor>
        </w:drawing>
      </w:r>
    </w:p>
    <w:p w14:paraId="2047269B" w14:textId="623058D0" w:rsidR="00E7523B" w:rsidRDefault="00E7523B" w:rsidP="00EB4D4B"/>
    <w:p w14:paraId="08BAB861" w14:textId="05B43274" w:rsidR="00E7523B" w:rsidRDefault="00E7523B" w:rsidP="00EB4D4B"/>
    <w:p w14:paraId="7D502C2A" w14:textId="77777777" w:rsidR="00E7523B" w:rsidRDefault="00E7523B" w:rsidP="00EB4D4B"/>
    <w:p w14:paraId="36A4C1D5" w14:textId="4AC25D33" w:rsidR="00E7523B" w:rsidRDefault="00E7523B" w:rsidP="00EB4D4B"/>
    <w:p w14:paraId="24FA888C" w14:textId="6A7ECEEA" w:rsidR="00E7523B" w:rsidRDefault="00E7523B" w:rsidP="00EB4D4B"/>
    <w:p w14:paraId="6FBF1676" w14:textId="77777777" w:rsidR="00E7523B" w:rsidRDefault="00E7523B" w:rsidP="00EB4D4B"/>
    <w:p w14:paraId="39C0C7F7" w14:textId="77777777" w:rsidR="00E7523B" w:rsidRDefault="00E7523B" w:rsidP="00EB4D4B"/>
    <w:p w14:paraId="0524B3EF" w14:textId="56FBF103" w:rsidR="00E7523B" w:rsidRDefault="00E7523B" w:rsidP="00EB4D4B"/>
    <w:p w14:paraId="41E72EDE" w14:textId="02E7ABB1" w:rsidR="00E7523B" w:rsidRDefault="00E7523B" w:rsidP="00EB4D4B">
      <w:r w:rsidRPr="00E7523B">
        <w:rPr>
          <w:b/>
          <w:bCs/>
        </w:rPr>
        <w:t xml:space="preserve">Figure 3: BLOSUM62 conservation scores mapped onto two candidate </w:t>
      </w:r>
      <w:proofErr w:type="spellStart"/>
      <w:r w:rsidRPr="00E7523B">
        <w:rPr>
          <w:b/>
          <w:bCs/>
        </w:rPr>
        <w:t>AmiC</w:t>
      </w:r>
      <w:proofErr w:type="spellEnd"/>
      <w:r w:rsidRPr="00E7523B">
        <w:rPr>
          <w:b/>
          <w:bCs/>
        </w:rPr>
        <w:t xml:space="preserve"> structures. </w:t>
      </w:r>
      <w:r w:rsidR="00065623" w:rsidRPr="00065623">
        <w:t>Visualisation of structures was carried out using UCSF Chimera.</w:t>
      </w:r>
      <w:r w:rsidR="00065623">
        <w:rPr>
          <w:b/>
          <w:bCs/>
        </w:rPr>
        <w:t xml:space="preserve"> </w:t>
      </w:r>
      <w:r>
        <w:t>Left: 4BIN. Right: 3NE8. Pink colouration = highly conserved residue, blue colouration = poorly conserved residue. [</w:t>
      </w:r>
      <w:r w:rsidRPr="00E7523B">
        <w:rPr>
          <w:highlight w:val="yellow"/>
        </w:rPr>
        <w:t>need to re-do and highlight the mobile helix!]</w:t>
      </w:r>
    </w:p>
    <w:p w14:paraId="7412A176" w14:textId="587E0958" w:rsidR="003F3B4E" w:rsidRDefault="003F3B4E" w:rsidP="003F3B4E">
      <w:pPr>
        <w:pStyle w:val="Heading3"/>
      </w:pPr>
      <w:bookmarkStart w:id="56" w:name="_Toc165099708"/>
      <w:r>
        <w:t>Gram positive versus Gram negative</w:t>
      </w:r>
      <w:bookmarkEnd w:id="56"/>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w:t>
      </w:r>
      <w:proofErr w:type="gramStart"/>
      <w:r>
        <w:t>gram negative</w:t>
      </w:r>
      <w:proofErr w:type="gramEnd"/>
      <w:r>
        <w:t xml:space="preserve"> bacteria, </w:t>
      </w:r>
    </w:p>
    <w:p w14:paraId="318E7731" w14:textId="09FE1E53" w:rsidR="00EB4D4B" w:rsidRDefault="00EB4D4B" w:rsidP="00A25EA9">
      <w:pPr>
        <w:pStyle w:val="Heading3"/>
      </w:pPr>
      <w:bookmarkStart w:id="57" w:name="_Toc165099709"/>
      <w:r>
        <w:t>Feature identification</w:t>
      </w:r>
      <w:bookmarkEnd w:id="57"/>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w:t>
      </w:r>
      <w:r>
        <w:lastRenderedPageBreak/>
        <w:t xml:space="preserve">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51"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52"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53"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58" w:name="_Toc165099710"/>
      <w:r>
        <w:t xml:space="preserve">Sequence </w:t>
      </w:r>
      <w:proofErr w:type="gramStart"/>
      <w:r>
        <w:t>clustering</w:t>
      </w:r>
      <w:bookmarkEnd w:id="58"/>
      <w:proofErr w:type="gramEnd"/>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4"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55"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56"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7"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59" w:name="_Toc165099711"/>
      <w:r>
        <w:t>SYNTHETIC STRUCTURE ANALYSIS</w:t>
      </w:r>
      <w:bookmarkEnd w:id="59"/>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 xml:space="preserve">Get all structures using lecture 9 search </w:t>
      </w:r>
      <w:proofErr w:type="gramStart"/>
      <w:r>
        <w:t>features</w:t>
      </w:r>
      <w:proofErr w:type="gramEnd"/>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w:t>
      </w:r>
      <w:proofErr w:type="gramStart"/>
      <w:r>
        <w:t>structures</w:t>
      </w:r>
      <w:proofErr w:type="gramEnd"/>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0C25B097" w14:textId="77777777" w:rsidR="00FF72CF" w:rsidRDefault="00FF72CF" w:rsidP="00FF72CF">
      <w:pPr>
        <w:pStyle w:val="ListParagraph"/>
        <w:numPr>
          <w:ilvl w:val="0"/>
          <w:numId w:val="1"/>
        </w:numPr>
      </w:pPr>
      <w:r>
        <w:lastRenderedPageBreak/>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 xml:space="preserve">Integrate experimental data </w:t>
      </w:r>
      <w:proofErr w:type="gramStart"/>
      <w:r>
        <w:t>with in</w:t>
      </w:r>
      <w:proofErr w:type="gramEnd"/>
      <w:r>
        <w:t xml:space="preserve">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proofErr w:type="gramStart"/>
      <w:r>
        <w:t>alphafold</w:t>
      </w:r>
      <w:proofErr w:type="spellEnd"/>
      <w:proofErr w:type="gram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lastRenderedPageBreak/>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60"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55D7039B" w14:textId="1DB76109" w:rsidR="00FF72CF" w:rsidRDefault="00FF72CF" w:rsidP="00FF72CF">
      <w:proofErr w:type="gramStart"/>
      <w:r>
        <w:t>JULY(</w:t>
      </w:r>
      <w:proofErr w:type="gramEnd"/>
      <w:r>
        <w:t>if time): Evidence 4: Cofactor binding</w:t>
      </w:r>
    </w:p>
    <w:p w14:paraId="34B22B39" w14:textId="77777777" w:rsidR="00FF72CF" w:rsidRDefault="00FF72CF" w:rsidP="00FF72CF">
      <w:pPr>
        <w:pStyle w:val="ListParagraph"/>
        <w:numPr>
          <w:ilvl w:val="0"/>
          <w:numId w:val="1"/>
        </w:numPr>
      </w:pPr>
      <w:r>
        <w:t xml:space="preserve">Need to </w:t>
      </w:r>
      <w:proofErr w:type="gramStart"/>
      <w:r>
        <w:t>do</w:t>
      </w:r>
      <w:proofErr w:type="gramEnd"/>
    </w:p>
    <w:p w14:paraId="05D4EE53" w14:textId="77777777" w:rsidR="006A779F" w:rsidRDefault="006A779F" w:rsidP="006A779F"/>
    <w:p w14:paraId="05FF0274" w14:textId="0E6B497B" w:rsidR="006A779F" w:rsidRDefault="003D3CA0" w:rsidP="006A779F">
      <w:pPr>
        <w:pStyle w:val="Heading1"/>
      </w:pPr>
      <w:bookmarkStart w:id="60" w:name="_Toc165099712"/>
      <w:r>
        <w:t>DISCUSSION</w:t>
      </w:r>
      <w:bookmarkEnd w:id="6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59EE892C"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t xml:space="preserve">need to put in </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w:t>
      </w:r>
      <w:r>
        <w:lastRenderedPageBreak/>
        <w:t xml:space="preserve">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215C7CB2" w14:textId="280304FD"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lastRenderedPageBreak/>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61" w:name="_Toc165099713"/>
      <w:r>
        <w:t>CONCLUSION</w:t>
      </w:r>
      <w:bookmarkEnd w:id="6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2" w:name="_Toc165099714"/>
      <w:r>
        <w:t>REFERENCES</w:t>
      </w:r>
      <w:bookmarkEnd w:id="62"/>
    </w:p>
    <w:p w14:paraId="05FC1D9D" w14:textId="77777777" w:rsidR="0092233F" w:rsidRDefault="009D2638" w:rsidP="0092233F">
      <w:pPr>
        <w:pStyle w:val="Bibliography"/>
      </w:pPr>
      <w:r>
        <w:fldChar w:fldCharType="begin"/>
      </w:r>
      <w:r w:rsidR="0092233F">
        <w:instrText xml:space="preserve"> ADDIN ZOTERO_BIBL {"uncited":[],"omitted":[],"custom":[]} CSL_BIBLIOGRAPHY </w:instrText>
      </w:r>
      <w:r>
        <w:fldChar w:fldCharType="separate"/>
      </w:r>
      <w:r w:rsidR="0092233F">
        <w:t>1.</w:t>
      </w:r>
      <w:r w:rsidR="0092233F">
        <w:tab/>
        <w:t xml:space="preserve">Marchler-Bauer, A., Derbyshire, M.K., Gonzales, N.R., Lu, S., Chitsaz, F., Geer, L.Y., Geer, R.C., He, J., Gwadz, M., Hurwitz, D.I., et al. (2015). CDD: NCBI’s conserved domain database. Nucleic Acids Res. </w:t>
      </w:r>
      <w:r w:rsidR="0092233F">
        <w:rPr>
          <w:i/>
          <w:iCs/>
        </w:rPr>
        <w:t>43</w:t>
      </w:r>
      <w:r w:rsidR="0092233F">
        <w:t>, D222-226. 10.1093/nar/gku1221.</w:t>
      </w:r>
    </w:p>
    <w:p w14:paraId="3408B26E" w14:textId="77777777" w:rsidR="0092233F" w:rsidRDefault="0092233F" w:rsidP="0092233F">
      <w:pPr>
        <w:pStyle w:val="Bibliography"/>
      </w:pPr>
      <w:r>
        <w:t>2.</w:t>
      </w:r>
      <w:r>
        <w:tab/>
        <w:t>Kerff, F., Rocaboy, M., Herman, R., Sauvage, E., and Charlier, P. (2013). Crystal structure of the E. coli N-acetylmuramoyl-L-alanine amidase AmiC. https://doi.org/10.2210/pdb4bin/pdb.</w:t>
      </w:r>
    </w:p>
    <w:p w14:paraId="4CB1E7BF" w14:textId="77777777" w:rsidR="0092233F" w:rsidRDefault="0092233F" w:rsidP="0092233F">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10.1111/mmi.12361.</w:t>
      </w:r>
    </w:p>
    <w:p w14:paraId="601476A8" w14:textId="77777777" w:rsidR="0092233F" w:rsidRDefault="0092233F" w:rsidP="0092233F">
      <w:pPr>
        <w:pStyle w:val="Bibliography"/>
      </w:pPr>
      <w:r>
        <w:t>4.</w:t>
      </w:r>
      <w:r>
        <w:tab/>
        <w:t xml:space="preserve">Berman, H.M., Westbrook, J., Feng, Z., Gilliland, G., Bhat, T.N., Weissig, H., Shindyalov, I.N., and Bourne, P.E. (2000). The Protein Data Bank. Nucleic Acids Res. </w:t>
      </w:r>
      <w:r>
        <w:rPr>
          <w:i/>
          <w:iCs/>
        </w:rPr>
        <w:t>28</w:t>
      </w:r>
      <w:r>
        <w:t>, 235–242. 10.1093/nar/28.1.235.</w:t>
      </w:r>
    </w:p>
    <w:p w14:paraId="0C18F6EE" w14:textId="77777777" w:rsidR="0092233F" w:rsidRDefault="0092233F" w:rsidP="0092233F">
      <w:pPr>
        <w:pStyle w:val="Bibliography"/>
      </w:pPr>
      <w:r>
        <w:t>5.</w:t>
      </w:r>
      <w:r>
        <w:tab/>
        <w:t xml:space="preserve">Altschul, S.F., Gish, W., Miller, W., Myers, E.W., and Lipman, D.J. (1990). Basic local alignment search tool. J. Mol. Biol. </w:t>
      </w:r>
      <w:r>
        <w:rPr>
          <w:i/>
          <w:iCs/>
        </w:rPr>
        <w:t>215</w:t>
      </w:r>
      <w:r>
        <w:t>, 403–410. 10.1016/S0022-2836(05)80360-2.</w:t>
      </w:r>
    </w:p>
    <w:p w14:paraId="34C5D184" w14:textId="77777777" w:rsidR="0092233F" w:rsidRDefault="0092233F" w:rsidP="0092233F">
      <w:pPr>
        <w:pStyle w:val="Bibliography"/>
      </w:pPr>
      <w:r>
        <w:t>6.</w:t>
      </w:r>
      <w:r>
        <w:tab/>
        <w:t xml:space="preserve">Andreeva, A., Howorth, D., Chothia, C., Kulesha, E., and Murzin, A.G. (2014). SCOP2 prototype: a new approach to protein structure mining. Nucleic Acids Res. </w:t>
      </w:r>
      <w:r>
        <w:rPr>
          <w:i/>
          <w:iCs/>
        </w:rPr>
        <w:t>42</w:t>
      </w:r>
      <w:r>
        <w:t>, D310–D314. 10.1093/nar/gkt1242.</w:t>
      </w:r>
    </w:p>
    <w:p w14:paraId="2403929E" w14:textId="77777777" w:rsidR="0092233F" w:rsidRDefault="0092233F" w:rsidP="0092233F">
      <w:pPr>
        <w:pStyle w:val="Bibliography"/>
      </w:pPr>
      <w:r>
        <w:lastRenderedPageBreak/>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10.1093/nar/gkz1064.</w:t>
      </w:r>
    </w:p>
    <w:p w14:paraId="381C6CD3" w14:textId="77777777" w:rsidR="0092233F" w:rsidRDefault="0092233F" w:rsidP="0092233F">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10.1093/nar/gkaa913.</w:t>
      </w:r>
    </w:p>
    <w:p w14:paraId="3587A1AF" w14:textId="77777777" w:rsidR="0092233F" w:rsidRDefault="0092233F" w:rsidP="0092233F">
      <w:pPr>
        <w:pStyle w:val="Bibliography"/>
      </w:pPr>
      <w:r>
        <w:t>9.</w:t>
      </w:r>
      <w:r>
        <w:tab/>
        <w:t xml:space="preserve">Paysan-Lafosse, T., Blum, M., Chuguransky, S., Grego, T., Pinto, B.L., Salazar, G.A., Bileschi, M.L., Bork, P., Bridge, A., Colwell, L., et al. (2023). InterPro in 2022. Nucleic Acids Res. </w:t>
      </w:r>
      <w:r>
        <w:rPr>
          <w:i/>
          <w:iCs/>
        </w:rPr>
        <w:t>51</w:t>
      </w:r>
      <w:r>
        <w:t>, D418–D427. 10.1093/nar/gkac993.</w:t>
      </w:r>
    </w:p>
    <w:p w14:paraId="2F5297E8" w14:textId="77777777" w:rsidR="0092233F" w:rsidRDefault="0092233F" w:rsidP="0092233F">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0E9A7740" w14:textId="77777777" w:rsidR="0092233F" w:rsidRDefault="0092233F" w:rsidP="0092233F">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56DD8F2A" w14:textId="77777777" w:rsidR="0092233F" w:rsidRDefault="0092233F" w:rsidP="0092233F">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10.1107/S0907444904026460.</w:t>
      </w:r>
    </w:p>
    <w:p w14:paraId="0CCA31F3" w14:textId="77777777" w:rsidR="0092233F" w:rsidRDefault="0092233F" w:rsidP="0092233F">
      <w:pPr>
        <w:pStyle w:val="Bibliography"/>
      </w:pPr>
      <w:r>
        <w:t>13.</w:t>
      </w:r>
      <w:r>
        <w:tab/>
        <w:t>Krissinel, E., and Henrick, K. (2005). Multiple Alignment of Protein Structures in Three Dimensions. In Computational Life Sciences, M. R. Berthold, R. C. Glen, K. Diederichs, O. Kohlbacher, and I. Fischer, eds. (Springer), pp. 67–78. 10.1007/11560500_7.</w:t>
      </w:r>
    </w:p>
    <w:p w14:paraId="43EAFC23" w14:textId="77777777" w:rsidR="0092233F" w:rsidRDefault="0092233F" w:rsidP="0092233F">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10.1093/nar/gkv1189.</w:t>
      </w:r>
    </w:p>
    <w:p w14:paraId="28D7A1C9" w14:textId="77777777" w:rsidR="0092233F" w:rsidRDefault="0092233F" w:rsidP="0092233F">
      <w:pPr>
        <w:pStyle w:val="Bibliography"/>
      </w:pPr>
      <w:r>
        <w:t>15.</w:t>
      </w:r>
      <w:r>
        <w:tab/>
        <w:t xml:space="preserve">Finn, R.D., Clements, J., and Eddy, S.R. (2011). HMMER web server: interactive sequence similarity searching. Nucleic Acids Res. </w:t>
      </w:r>
      <w:r>
        <w:rPr>
          <w:i/>
          <w:iCs/>
        </w:rPr>
        <w:t>39</w:t>
      </w:r>
      <w:r>
        <w:t>, W29–W37. 10.1093/nar/gkr367.</w:t>
      </w:r>
    </w:p>
    <w:p w14:paraId="7366520A" w14:textId="77777777" w:rsidR="0092233F" w:rsidRDefault="0092233F" w:rsidP="0092233F">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10.1002/jcc.20084.</w:t>
      </w:r>
    </w:p>
    <w:p w14:paraId="3766486A" w14:textId="77777777" w:rsidR="0092233F" w:rsidRDefault="0092233F" w:rsidP="0092233F">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69F4CADE" w14:textId="77777777" w:rsidR="0092233F" w:rsidRDefault="0092233F" w:rsidP="0092233F">
      <w:pPr>
        <w:pStyle w:val="Bibliography"/>
      </w:pPr>
      <w:r>
        <w:t>18.</w:t>
      </w:r>
      <w:r>
        <w:tab/>
        <w:t xml:space="preserve">Zhang, C., Shine, M., Pyle, A.M., and Zhang, Y. (2022). US-align: universal structure alignments of proteins, nucleic acids, and macromolecular complexes. Nat. Methods </w:t>
      </w:r>
      <w:r>
        <w:rPr>
          <w:i/>
          <w:iCs/>
        </w:rPr>
        <w:t>19</w:t>
      </w:r>
      <w:r>
        <w:t>, 1109–1115. 10.1038/s41592-022-01585-1.</w:t>
      </w:r>
    </w:p>
    <w:p w14:paraId="6F17A7F9" w14:textId="77777777" w:rsidR="0092233F" w:rsidRDefault="0092233F" w:rsidP="0092233F">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10.1093/bioinformatics/btp163.</w:t>
      </w:r>
    </w:p>
    <w:p w14:paraId="7993E8ED" w14:textId="77777777" w:rsidR="0092233F" w:rsidRDefault="0092233F" w:rsidP="0092233F">
      <w:pPr>
        <w:pStyle w:val="Bibliography"/>
      </w:pPr>
      <w:r>
        <w:lastRenderedPageBreak/>
        <w:t>20.</w:t>
      </w:r>
      <w:r>
        <w:tab/>
        <w:t xml:space="preserve">Sayers, E.W., Bolton, E.E., Brister, J.R., Canese, K., Chan, J., Comeau, D.C., Connor, R., Funk, K., Kelly, C., Kim, S., et al. (2022). Database resources of the national center for biotechnology information. Nucleic Acids Res. </w:t>
      </w:r>
      <w:r>
        <w:rPr>
          <w:i/>
          <w:iCs/>
        </w:rPr>
        <w:t>50</w:t>
      </w:r>
      <w:r>
        <w:t>, D20–D26. 10.1093/nar/gkab1112.</w:t>
      </w:r>
    </w:p>
    <w:p w14:paraId="3A5BB479" w14:textId="77777777" w:rsidR="0092233F" w:rsidRDefault="0092233F" w:rsidP="0092233F">
      <w:pPr>
        <w:pStyle w:val="Bibliography"/>
      </w:pPr>
      <w:r>
        <w:t>21.</w:t>
      </w:r>
      <w:r>
        <w:tab/>
        <w:t xml:space="preserve">Federhen, S. (2012). The NCBI Taxonomy database. Nucleic Acids Res. </w:t>
      </w:r>
      <w:r>
        <w:rPr>
          <w:i/>
          <w:iCs/>
        </w:rPr>
        <w:t>40</w:t>
      </w:r>
      <w:r>
        <w:t>, D136-143. 10.1093/nar/gkr1178.</w:t>
      </w:r>
    </w:p>
    <w:p w14:paraId="6B2760D8" w14:textId="77777777" w:rsidR="0092233F" w:rsidRDefault="0092233F" w:rsidP="0092233F">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10.1093/database/baaa062.</w:t>
      </w:r>
    </w:p>
    <w:p w14:paraId="60BB24F8" w14:textId="77777777" w:rsidR="0092233F" w:rsidRDefault="0092233F" w:rsidP="0092233F">
      <w:pPr>
        <w:pStyle w:val="Bibliography"/>
      </w:pPr>
      <w:r>
        <w:t>23.</w:t>
      </w:r>
      <w:r>
        <w:tab/>
        <w:t xml:space="preserve">Sakamoto, T., and Ortega, J.M. (2021). Taxallnomy: an extension of NCBI Taxonomy that produces a hierarchically complete taxonomic tree. BMC Bioinformatics </w:t>
      </w:r>
      <w:r>
        <w:rPr>
          <w:i/>
          <w:iCs/>
        </w:rPr>
        <w:t>22</w:t>
      </w:r>
      <w:r>
        <w:t>, 388. 10.1186/s12859-021-04304-3.</w:t>
      </w:r>
    </w:p>
    <w:p w14:paraId="06862A85" w14:textId="77777777" w:rsidR="0092233F" w:rsidRDefault="0092233F" w:rsidP="0092233F">
      <w:pPr>
        <w:pStyle w:val="Bibliography"/>
      </w:pPr>
      <w:r>
        <w:t>24.</w:t>
      </w:r>
      <w:r>
        <w:tab/>
        <w:t xml:space="preserve">Berends, M.S., Luz, C.F., Friedrich, A.W., Sinha, B.N.M., Albers, C.J., and Glasner, C. (2022). AMR: An R Package for Working with Antimicrobial Resistance Data. J. Stat. Softw. </w:t>
      </w:r>
      <w:r>
        <w:rPr>
          <w:i/>
          <w:iCs/>
        </w:rPr>
        <w:t>104</w:t>
      </w:r>
      <w:r>
        <w:t>, 1–31. 10.18637/jss.v104.i03.</w:t>
      </w:r>
    </w:p>
    <w:p w14:paraId="6419DD6C" w14:textId="77777777" w:rsidR="0092233F" w:rsidRDefault="0092233F" w:rsidP="0092233F">
      <w:pPr>
        <w:pStyle w:val="Bibliography"/>
      </w:pPr>
      <w:r>
        <w:t>25.</w:t>
      </w:r>
      <w:r>
        <w:tab/>
        <w:t xml:space="preserve">Lassmann, T. (2020). Kalign 3: multiple sequence alignment of large datasets. Bioinformatics </w:t>
      </w:r>
      <w:r>
        <w:rPr>
          <w:i/>
          <w:iCs/>
        </w:rPr>
        <w:t>36</w:t>
      </w:r>
      <w:r>
        <w:t>, 1928–1929. 10.1093/bioinformatics/btz795.</w:t>
      </w:r>
    </w:p>
    <w:p w14:paraId="4F505F69" w14:textId="77777777" w:rsidR="0092233F" w:rsidRDefault="0092233F" w:rsidP="0092233F">
      <w:pPr>
        <w:pStyle w:val="Bibliography"/>
      </w:pPr>
      <w:r>
        <w:t>26.</w:t>
      </w:r>
      <w:r>
        <w:tab/>
        <w:t xml:space="preserve">Jehl, P., Sievers, F., and Higgins, D.G. (2015). OD-seq: outlier detection in multiple sequence alignments. BMC Bioinformatics </w:t>
      </w:r>
      <w:r>
        <w:rPr>
          <w:i/>
          <w:iCs/>
        </w:rPr>
        <w:t>16</w:t>
      </w:r>
      <w:r>
        <w:t>, 269. 10.1186/s12859-015-0702-1.</w:t>
      </w:r>
    </w:p>
    <w:p w14:paraId="59691D8E" w14:textId="77777777" w:rsidR="0092233F" w:rsidRDefault="0092233F" w:rsidP="0092233F">
      <w:pPr>
        <w:pStyle w:val="Bibliography"/>
      </w:pPr>
      <w:r>
        <w:t>27.</w:t>
      </w:r>
      <w:r>
        <w:tab/>
        <w:t xml:space="preserve">Waterhouse, A.M., Procter, J.B., Martin, D.M.A., Clamp, M., and Barton, G.J. (2009). Jalview Version 2—a multiple sequence alignment editor and analysis workbench. Bioinformatics </w:t>
      </w:r>
      <w:r>
        <w:rPr>
          <w:i/>
          <w:iCs/>
        </w:rPr>
        <w:t>25</w:t>
      </w:r>
      <w:r>
        <w:t>, 1189–1191. 10.1093/bioinformatics/btp033.</w:t>
      </w:r>
    </w:p>
    <w:p w14:paraId="309FA555" w14:textId="77777777" w:rsidR="0092233F" w:rsidRDefault="0092233F" w:rsidP="0092233F">
      <w:pPr>
        <w:pStyle w:val="Bibliography"/>
      </w:pPr>
      <w:r>
        <w:t>28.</w:t>
      </w:r>
      <w:r>
        <w:tab/>
        <w:t xml:space="preserve">Modi, V., and Dunbrack, R.L. (2019). A Structurally-Validated Multiple Sequence Alignment of 497 Human Protein Kinase Domains. Sci. Rep. </w:t>
      </w:r>
      <w:r>
        <w:rPr>
          <w:i/>
          <w:iCs/>
        </w:rPr>
        <w:t>9</w:t>
      </w:r>
      <w:r>
        <w:t>, 19790. 10.1038/s41598-019-56499-4.</w:t>
      </w:r>
    </w:p>
    <w:p w14:paraId="77967210" w14:textId="77777777" w:rsidR="0092233F" w:rsidRDefault="0092233F" w:rsidP="0092233F">
      <w:pPr>
        <w:pStyle w:val="Bibliography"/>
      </w:pPr>
      <w:r>
        <w:t>29.</w:t>
      </w:r>
      <w:r>
        <w:tab/>
        <w:t xml:space="preserve">Crooks, G.E., Hon, G., Chandonia, J.-M., and Brenner, S.E. (2004). WebLogo: A Sequence Logo Generator. Genome Res. </w:t>
      </w:r>
      <w:r>
        <w:rPr>
          <w:i/>
          <w:iCs/>
        </w:rPr>
        <w:t>14</w:t>
      </w:r>
      <w:r>
        <w:t>, 1188–1190. 10.1101/gr.849004.</w:t>
      </w:r>
    </w:p>
    <w:p w14:paraId="61A2B4E4" w14:textId="77777777" w:rsidR="0092233F" w:rsidRDefault="0092233F" w:rsidP="0092233F">
      <w:pPr>
        <w:pStyle w:val="Bibliography"/>
      </w:pPr>
      <w:r>
        <w:t>30.</w:t>
      </w:r>
      <w:r>
        <w:tab/>
        <w:t xml:space="preserve">Troshin, P.V., Procter, J.B., and Barton, G.J. (2011). Java bioinformatics analysis web services for multiple sequence alignment—JABAWS:MSA. Bioinformatics </w:t>
      </w:r>
      <w:r>
        <w:rPr>
          <w:i/>
          <w:iCs/>
        </w:rPr>
        <w:t>27</w:t>
      </w:r>
      <w:r>
        <w:t>, 2001–2002. 10.1093/bioinformatics/btr304.</w:t>
      </w:r>
    </w:p>
    <w:p w14:paraId="3A026A04" w14:textId="77777777" w:rsidR="0092233F" w:rsidRDefault="0092233F" w:rsidP="0092233F">
      <w:pPr>
        <w:pStyle w:val="Bibliography"/>
      </w:pPr>
      <w:r>
        <w:t>31.</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10.1093/bioinformatics/bty045.</w:t>
      </w:r>
    </w:p>
    <w:p w14:paraId="09A9F778" w14:textId="77777777" w:rsidR="0092233F" w:rsidRDefault="0092233F" w:rsidP="0092233F">
      <w:pPr>
        <w:pStyle w:val="Bibliography"/>
      </w:pPr>
      <w:r>
        <w:t>32.</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10.1016/j.str.2016.12.018.</w:t>
      </w:r>
    </w:p>
    <w:p w14:paraId="58876C2B" w14:textId="77777777" w:rsidR="0092233F" w:rsidRDefault="0092233F" w:rsidP="0092233F">
      <w:pPr>
        <w:pStyle w:val="Bibliography"/>
      </w:pPr>
      <w:r>
        <w:t>33.</w:t>
      </w:r>
      <w:r>
        <w:tab/>
        <w:t>Renko, M., Usenik, A., and Turk, D. (2017). Cwp6 from Clostridium difficile.</w:t>
      </w:r>
    </w:p>
    <w:p w14:paraId="5E4D8297" w14:textId="77777777" w:rsidR="0092233F" w:rsidRDefault="0092233F" w:rsidP="0092233F">
      <w:pPr>
        <w:pStyle w:val="Bibliography"/>
      </w:pPr>
      <w:r>
        <w:t>34.</w:t>
      </w:r>
      <w:r>
        <w:tab/>
        <w:t>Freitag-Pohl, S., and Pohl, E. (2022). AmiP amidase-3 from Thermus parvatiensis.</w:t>
      </w:r>
    </w:p>
    <w:p w14:paraId="5E97B3F2" w14:textId="77777777" w:rsidR="0092233F" w:rsidRDefault="0092233F" w:rsidP="0092233F">
      <w:pPr>
        <w:pStyle w:val="Bibliography"/>
      </w:pPr>
      <w:r>
        <w:lastRenderedPageBreak/>
        <w:t>35.</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10.1002/pro.4585.</w:t>
      </w:r>
    </w:p>
    <w:p w14:paraId="7CDF23A0" w14:textId="77777777" w:rsidR="0092233F" w:rsidRDefault="0092233F" w:rsidP="0092233F">
      <w:pPr>
        <w:pStyle w:val="Bibliography"/>
      </w:pPr>
      <w:r>
        <w:t>36.</w:t>
      </w:r>
      <w:r>
        <w:tab/>
        <w:t>Zhang, R., Zhou, M., Bargassa, M., Joachimiak, A., and Midwest Center for Structural Genomics (2011). The crystal structure of the putative N-acetylmuramoyl-L-alanine amidase from Neisseria meningitidis.</w:t>
      </w:r>
    </w:p>
    <w:p w14:paraId="1766B3BA" w14:textId="77777777" w:rsidR="0092233F" w:rsidRDefault="0092233F" w:rsidP="0092233F">
      <w:pPr>
        <w:pStyle w:val="Bibliography"/>
      </w:pPr>
      <w:r>
        <w:t>37.</w:t>
      </w:r>
      <w:r>
        <w:tab/>
        <w:t>Page, J.E., Skiba, M.A., Kruse, A.C., and Walker, S. (2022). Structure of the S. aureus amidase LytH and activator ActH extracellular domains.</w:t>
      </w:r>
    </w:p>
    <w:p w14:paraId="5A09B11F" w14:textId="77777777" w:rsidR="0092233F" w:rsidRDefault="0092233F" w:rsidP="0092233F">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40DCE833" w14:textId="77777777" w:rsidR="0092233F" w:rsidRDefault="0092233F" w:rsidP="0092233F">
      <w:pPr>
        <w:pStyle w:val="Bibliography"/>
      </w:pPr>
      <w:r>
        <w:t>39.</w:t>
      </w:r>
      <w:r>
        <w:tab/>
        <w:t>Tan, K., Mulligan, R., Kwon, K., Anderson, W., Joachimiak, A., and Center for Structural Genomics of Infectious Diseases (2014). The crystal structure of N-acetylmuramoyl-L-alanine amidase from Clostridium difficile 630.</w:t>
      </w:r>
    </w:p>
    <w:p w14:paraId="75C4C29E" w14:textId="77777777" w:rsidR="0092233F" w:rsidRDefault="0092233F" w:rsidP="0092233F">
      <w:pPr>
        <w:pStyle w:val="Bibliography"/>
      </w:pPr>
      <w:r>
        <w:t>40.</w:t>
      </w:r>
      <w:r>
        <w:tab/>
        <w:t>Büttner, F.M., and Stehle, T. (2016). N-acetylmuramoyl-L-alanine amidase AmiC2 of Nostoc punctiforme.</w:t>
      </w:r>
    </w:p>
    <w:p w14:paraId="186B1C4A" w14:textId="77777777" w:rsidR="0092233F" w:rsidRDefault="0092233F" w:rsidP="0092233F">
      <w:pPr>
        <w:pStyle w:val="Bibliography"/>
      </w:pPr>
      <w:r>
        <w:t>4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10.1111/febs.13673.</w:t>
      </w:r>
    </w:p>
    <w:p w14:paraId="60290425" w14:textId="77777777" w:rsidR="0092233F" w:rsidRDefault="0092233F" w:rsidP="0092233F">
      <w:pPr>
        <w:pStyle w:val="Bibliography"/>
      </w:pPr>
      <w:r>
        <w:t>42.</w:t>
      </w:r>
      <w:r>
        <w:tab/>
        <w:t>Tan, K., Rakowski, E., Buck, K., Joachimiak, A., and Midwest Center for Structural Genomics (2010). The crystal structure of a domain from N-acetylmuramoyl-l-alanine amidase of Bartonella henselae str. Houston-1.</w:t>
      </w:r>
    </w:p>
    <w:p w14:paraId="2090E14D" w14:textId="77777777" w:rsidR="0092233F" w:rsidRDefault="0092233F" w:rsidP="0092233F">
      <w:pPr>
        <w:pStyle w:val="Bibliography"/>
      </w:pPr>
      <w:r>
        <w:t>43.</w:t>
      </w:r>
      <w:r>
        <w:tab/>
        <w:t xml:space="preserve">Yang, D.C., Tan, K., Joachimiak, A., and Bernhardt, T.G. (2012). A conformational switch controls cell wall-remodelling enzymes required for bacterial cell division. Mol. Microbiol. </w:t>
      </w:r>
      <w:r>
        <w:rPr>
          <w:i/>
          <w:iCs/>
        </w:rPr>
        <w:t>85</w:t>
      </w:r>
      <w:r>
        <w:t>, 768–781. 10.1111/j.1365-2958.2012.08138.x.</w:t>
      </w:r>
    </w:p>
    <w:p w14:paraId="712002FD" w14:textId="77777777" w:rsidR="0092233F" w:rsidRDefault="0092233F" w:rsidP="0092233F">
      <w:pPr>
        <w:pStyle w:val="Bibliography"/>
      </w:pPr>
      <w:r>
        <w:t>44.</w:t>
      </w:r>
      <w:r>
        <w:tab/>
        <w:t>Prigozhin, D.M., Mavrici, D., Huizar, J.P., Vansell, H.J., Alber, T., and TB Structural Genomics Consortium (2013). Structure of the Mycobacterium tuberculosis peptidoglycan amidase Rv3717 in complex with L-Alanine-iso-D-Glutamine reaction product.</w:t>
      </w:r>
    </w:p>
    <w:p w14:paraId="741F90B4" w14:textId="77777777" w:rsidR="0092233F" w:rsidRDefault="0092233F" w:rsidP="0092233F">
      <w:pPr>
        <w:pStyle w:val="Bibliography"/>
      </w:pPr>
      <w:r>
        <w:t>4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79FF3FB3" w14:textId="77777777" w:rsidR="0092233F" w:rsidRDefault="0092233F" w:rsidP="0092233F">
      <w:pPr>
        <w:pStyle w:val="Bibliography"/>
      </w:pPr>
      <w:r>
        <w:t>46.</w:t>
      </w:r>
      <w:r>
        <w:tab/>
        <w:t>Yamane, T., Koyama, Y., Nojiri, Y., Hikage, T., Akita, M., Suzuki, A., Shirai, T., Ise, F., Shida, T., and Sekiguchi, J. (2003). Structure of the catalytic domain of CwlV, N-acetylmuramoyl-L-alanine amidase from Bacillus(Paenibacillus) polymyxa var.colistinus.</w:t>
      </w:r>
    </w:p>
    <w:p w14:paraId="503BAF09" w14:textId="77777777" w:rsidR="0092233F" w:rsidRDefault="0092233F" w:rsidP="0092233F">
      <w:pPr>
        <w:pStyle w:val="Bibliography"/>
      </w:pPr>
      <w:r>
        <w:t>47.</w:t>
      </w:r>
      <w:r>
        <w:tab/>
        <w:t>Kumar, A., Kumar, S., Kumar, D., Mishra, A., Dewangan, R.P., Shrivastava, P., Ramachandran, S., and Taneja, B. (2013). Crystal structure of Rv3717 reveals a novel amidase from M. tuberculosis.</w:t>
      </w:r>
    </w:p>
    <w:p w14:paraId="1CB6D399" w14:textId="77777777" w:rsidR="0092233F" w:rsidRDefault="0092233F" w:rsidP="0092233F">
      <w:pPr>
        <w:pStyle w:val="Bibliography"/>
      </w:pPr>
      <w:r>
        <w:lastRenderedPageBreak/>
        <w:t>4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10.1107/S0907444913026371.</w:t>
      </w:r>
    </w:p>
    <w:p w14:paraId="2CE05A91" w14:textId="77777777" w:rsidR="0092233F" w:rsidRDefault="0092233F" w:rsidP="0092233F">
      <w:pPr>
        <w:pStyle w:val="Bibliography"/>
      </w:pPr>
      <w:r>
        <w:t>49.</w:t>
      </w:r>
      <w:r>
        <w:tab/>
        <w:t>Prigozhin, D.M., Mavrici, D., Huizar, J.P., Vansell, H.J., Alber, T., and TB Structural Genomics Consortium (2013). Structure of the reduced, metal-free form of Mycobacterium tuberculosis peptidoglycan amidase Rv3717.</w:t>
      </w:r>
    </w:p>
    <w:p w14:paraId="35FF392E" w14:textId="77777777" w:rsidR="0092233F" w:rsidRDefault="0092233F" w:rsidP="0092233F">
      <w:pPr>
        <w:pStyle w:val="Bibliography"/>
      </w:pPr>
      <w:r>
        <w:t>50.</w:t>
      </w:r>
      <w:r>
        <w:tab/>
        <w:t>Prigozhin, D.M., Mavrici, D., Huizar, J.P., Vansell, H.J., Alber, T., and TB Structural Genomics Consortium (2013). Structure of the reduced, Zn-bound form of Mycobacterium tuberculosis peptidoglycan amidase Rv3717.</w:t>
      </w:r>
    </w:p>
    <w:p w14:paraId="1B415EA6" w14:textId="77777777" w:rsidR="0092233F" w:rsidRDefault="0092233F" w:rsidP="0092233F">
      <w:pPr>
        <w:pStyle w:val="Bibliography"/>
      </w:pPr>
      <w:r>
        <w:t>51.</w:t>
      </w:r>
      <w:r>
        <w:tab/>
        <w:t>Blaise, M. (2020). crystal structure of the N-acetylmuramyl-L-alanine amidase, Ami1, from Mycobacterium abscessus bound to L-Alanine-D-isoglutamine.</w:t>
      </w:r>
    </w:p>
    <w:p w14:paraId="35D8BDFA" w14:textId="77777777" w:rsidR="0092233F" w:rsidRDefault="0092233F" w:rsidP="0092233F">
      <w:pPr>
        <w:pStyle w:val="Bibliography"/>
      </w:pPr>
      <w:r>
        <w:t>5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10.3390/cells9112410.</w:t>
      </w:r>
    </w:p>
    <w:p w14:paraId="56FCF816" w14:textId="77777777" w:rsidR="0092233F" w:rsidRDefault="0092233F" w:rsidP="0092233F">
      <w:pPr>
        <w:pStyle w:val="Bibliography"/>
      </w:pPr>
      <w:r>
        <w:t>53.</w:t>
      </w:r>
      <w:r>
        <w:tab/>
        <w:t>Blaise, M., and Alsarraf, H.M.A.B. (2020). Crystal structure of the N-acetylmuramyl-L-alanine amidase, Ami1, from Mycobacterium smegmatis.</w:t>
      </w:r>
    </w:p>
    <w:p w14:paraId="41C63CC8" w14:textId="77777777" w:rsidR="0092233F" w:rsidRDefault="0092233F" w:rsidP="0092233F">
      <w:pPr>
        <w:pStyle w:val="Bibliography"/>
      </w:pPr>
      <w:r>
        <w:t>54.</w:t>
      </w:r>
      <w:r>
        <w:tab/>
        <w:t>Blaise, M. (2020). crystal structure of the apo form of the N-acetylmuramyl-L-alanine amidase, Ami1, from Mycobacterium abscessus.</w:t>
      </w:r>
    </w:p>
    <w:p w14:paraId="6D16A7DC" w14:textId="77777777" w:rsidR="0092233F" w:rsidRDefault="0092233F" w:rsidP="0092233F">
      <w:pPr>
        <w:pStyle w:val="Bibliography"/>
      </w:pPr>
      <w:r>
        <w:t>55.</w:t>
      </w:r>
      <w:r>
        <w:tab/>
        <w:t>Eckenroth, B.E., and Doublié, S. (2021). Structure of the CwlD amidase from Clostridioides difficile in complex with the GerS lipoprotein.</w:t>
      </w:r>
    </w:p>
    <w:p w14:paraId="19328FA5" w14:textId="77777777" w:rsidR="0092233F" w:rsidRDefault="0092233F" w:rsidP="0092233F">
      <w:pPr>
        <w:pStyle w:val="Bibliography"/>
      </w:pPr>
      <w:r>
        <w:t>56.</w:t>
      </w:r>
      <w:r>
        <w:tab/>
        <w:t xml:space="preserve">Feliciano, C.A., Eckenroth, B.E., Diaz, O.R., Doublié, S., and Shen, A. (2021). A lipoprotein allosterically activates the CwlD amidase during Clostridioides difficile spore formation. PLOS Genet. </w:t>
      </w:r>
      <w:r>
        <w:rPr>
          <w:i/>
          <w:iCs/>
        </w:rPr>
        <w:t>17</w:t>
      </w:r>
      <w:r>
        <w:t>, e1009791. 10.1371/journal.pgen.1009791.</w:t>
      </w:r>
    </w:p>
    <w:p w14:paraId="43BD75FF" w14:textId="77777777" w:rsidR="0092233F" w:rsidRDefault="0092233F" w:rsidP="0092233F">
      <w:pPr>
        <w:pStyle w:val="Bibliography"/>
      </w:pPr>
      <w:r>
        <w:t>57.</w:t>
      </w:r>
      <w:r>
        <w:tab/>
        <w:t>Korndörfer, I.P., and Skerra, A. (2005). The crystal structure of the listeria monocytogenes bacteriophage PSA endolysin PlyPSA.</w:t>
      </w:r>
    </w:p>
    <w:p w14:paraId="5664954C" w14:textId="77777777" w:rsidR="0092233F" w:rsidRDefault="0092233F" w:rsidP="0092233F">
      <w:pPr>
        <w:pStyle w:val="Bibliography"/>
      </w:pPr>
      <w:r>
        <w:t>5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10.1016/j.jmb.2006.08.069.</w:t>
      </w:r>
    </w:p>
    <w:p w14:paraId="6BC06065" w14:textId="77777777" w:rsidR="0092233F" w:rsidRDefault="0092233F" w:rsidP="0092233F">
      <w:pPr>
        <w:pStyle w:val="Bibliography"/>
      </w:pPr>
      <w:r>
        <w:t>59.</w:t>
      </w:r>
      <w:r>
        <w:tab/>
        <w:t>Mayer, M.J., Garefalaki, V., Spoerl, R., Narbad, A., and Meijers, R. (2011). Catalytic domain of CD27L endolysin targeting Clostridia Difficile.</w:t>
      </w:r>
    </w:p>
    <w:p w14:paraId="4E3EF016" w14:textId="77777777" w:rsidR="0092233F" w:rsidRDefault="0092233F" w:rsidP="0092233F">
      <w:pPr>
        <w:pStyle w:val="Bibliography"/>
      </w:pPr>
      <w:r>
        <w:t>60.</w:t>
      </w:r>
      <w:r>
        <w:tab/>
        <w:t xml:space="preserve">Mayer, M.J., Garefalaki, V., Spoerl, R., Narbad, A., and Meijers, R. (2011). Structure-Based Modification of a Clostridium difficile-Targeting Endolysin Affects Activity and Host Range. J. Bacteriol. </w:t>
      </w:r>
      <w:r>
        <w:rPr>
          <w:i/>
          <w:iCs/>
        </w:rPr>
        <w:t>193</w:t>
      </w:r>
      <w:r>
        <w:t>, 5477–5486. 10.1128/jb.00439-11.</w:t>
      </w:r>
    </w:p>
    <w:p w14:paraId="6CD9BADE" w14:textId="4D42111E" w:rsidR="006A779F" w:rsidRDefault="009D2638" w:rsidP="006A779F">
      <w:r>
        <w:fldChar w:fldCharType="end"/>
      </w:r>
    </w:p>
    <w:p w14:paraId="702BD8A5" w14:textId="5A099B59" w:rsidR="00777DDE" w:rsidRPr="00777DDE" w:rsidRDefault="00BA20C5" w:rsidP="00777DDE">
      <w:pPr>
        <w:pStyle w:val="Heading1"/>
      </w:pPr>
      <w:bookmarkStart w:id="63" w:name="_Toc165099715"/>
      <w:r>
        <w:lastRenderedPageBreak/>
        <w:t>APPENDICES</w:t>
      </w:r>
      <w:bookmarkEnd w:id="63"/>
    </w:p>
    <w:p w14:paraId="131BC2B7" w14:textId="3DC231E3" w:rsidR="006A779F" w:rsidRDefault="00114446" w:rsidP="00114446">
      <w:pPr>
        <w:pStyle w:val="Heading2"/>
      </w:pPr>
      <w:bookmarkStart w:id="64" w:name="_Toc165099716"/>
      <w:r>
        <w:t>Appendix A: Longlist of candidate NAMLAA experimental structures identified from searches of the Protein Data Bank.</w:t>
      </w:r>
      <w:bookmarkEnd w:id="64"/>
    </w:p>
    <w:p w14:paraId="2C22E314" w14:textId="717AEBBB" w:rsidR="00114446" w:rsidRDefault="00114446" w:rsidP="00114446">
      <w:r>
        <w:t>[to paste here]</w:t>
      </w:r>
    </w:p>
    <w:p w14:paraId="704D4194" w14:textId="3A13D128" w:rsidR="00BD0814" w:rsidRDefault="00BD0814" w:rsidP="00BD0814">
      <w:pPr>
        <w:pStyle w:val="Heading2"/>
      </w:pPr>
      <w:bookmarkStart w:id="65" w:name="_Toc165099717"/>
      <w:r>
        <w:t>Appendix B: Chimera alignment of the full (un-cropped) 19 shortlisted structures</w:t>
      </w:r>
      <w:bookmarkEnd w:id="65"/>
    </w:p>
    <w:p w14:paraId="635BE7A9" w14:textId="7851A1A2" w:rsidR="00BD0814" w:rsidRPr="00114446" w:rsidRDefault="00BD0814" w:rsidP="00114446">
      <w:r>
        <w:t>[to paste here]</w:t>
      </w:r>
    </w:p>
    <w:p w14:paraId="5651BD25" w14:textId="65505434" w:rsidR="005B02C9" w:rsidRDefault="005B02C9" w:rsidP="005B02C9">
      <w:pPr>
        <w:pStyle w:val="Heading2"/>
      </w:pPr>
      <w:bookmarkStart w:id="66" w:name="_Toc165099718"/>
      <w:r>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66"/>
      <w:proofErr w:type="spellEnd"/>
      <w:proofErr w:type="gramEnd"/>
    </w:p>
    <w:p w14:paraId="357B0CD7" w14:textId="58A0B399" w:rsidR="005B02C9" w:rsidRDefault="005B02C9" w:rsidP="005B02C9">
      <w: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456ACC0E" w14:textId="5F0A2FDE" w:rsidR="00CC5959" w:rsidRDefault="00CC5959" w:rsidP="00521075">
      <w:pPr>
        <w:pStyle w:val="ListParagraph"/>
        <w:numPr>
          <w:ilvl w:val="0"/>
          <w:numId w:val="12"/>
        </w:numPr>
      </w:pPr>
      <w:r>
        <w:t>24 structures (</w:t>
      </w:r>
      <w:proofErr w:type="spellStart"/>
      <w:r>
        <w:t>AmiA</w:t>
      </w:r>
      <w:proofErr w:type="spellEnd"/>
      <w:r>
        <w:t xml:space="preserve"> includes) (</w:t>
      </w:r>
      <w:proofErr w:type="spellStart"/>
      <w:r>
        <w:t>PDBeFOLD</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2AAE8FDB" w14:textId="758BE369" w:rsidR="00DD1602" w:rsidRDefault="00DD1602" w:rsidP="00DD1602">
      <w:pPr>
        <w:pStyle w:val="Heading2"/>
      </w:pPr>
      <w:r>
        <w:t>Appendix D: All validation scores for the multiple sequence alignment</w:t>
      </w:r>
    </w:p>
    <w:p w14:paraId="27040D53" w14:textId="3CC702F2" w:rsidR="00DD1602" w:rsidRDefault="00DC5207" w:rsidP="00DD1602">
      <w:r>
        <w:t>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w:t>
      </w:r>
    </w:p>
    <w:p w14:paraId="6F50AC7C" w14:textId="43F14F90" w:rsidR="000B051B" w:rsidRDefault="000B051B" w:rsidP="00DD1602">
      <w:r>
        <w:t>Non-identical sequences selected for validation (n=15)</w:t>
      </w:r>
      <w:r w:rsidR="00C86F14">
        <w:t>.</w:t>
      </w:r>
    </w:p>
    <w:p w14:paraId="56843FFD" w14:textId="6AFB4391" w:rsidR="008B73DF" w:rsidRDefault="008B73DF" w:rsidP="00DD1602">
      <w:r>
        <w:t xml:space="preserve">Structures removed at initial sequence quality filtering: 0 (all </w:t>
      </w:r>
      <w:proofErr w:type="gramStart"/>
      <w:r>
        <w:t>entered into</w:t>
      </w:r>
      <w:proofErr w:type="gramEnd"/>
      <w:r>
        <w:t xml:space="preserve"> OD-</w:t>
      </w:r>
      <w:proofErr w:type="spellStart"/>
      <w:r>
        <w:t>seq</w:t>
      </w:r>
      <w:proofErr w:type="spellEnd"/>
      <w:r>
        <w:t xml:space="preserve"> filtering)</w:t>
      </w:r>
    </w:p>
    <w:p w14:paraId="3FA14BEC" w14:textId="5A523978" w:rsidR="00F9613C" w:rsidRDefault="008B73DF" w:rsidP="00DD1602">
      <w:r>
        <w:t>Structures removed at OD-</w:t>
      </w:r>
      <w:proofErr w:type="spellStart"/>
      <w:r>
        <w:t>seq</w:t>
      </w:r>
      <w:proofErr w:type="spellEnd"/>
      <w:r>
        <w:t xml:space="preserve"> filtering:</w:t>
      </w:r>
    </w:p>
    <w:p w14:paraId="32F6836E" w14:textId="3A0DBA86" w:rsidR="008B73DF" w:rsidRDefault="008B73DF" w:rsidP="00DD1602">
      <w:r>
        <w:t>Structures removed at information content filtering:</w:t>
      </w:r>
    </w:p>
    <w:tbl>
      <w:tblPr>
        <w:tblStyle w:val="TableGrid"/>
        <w:tblW w:w="9067" w:type="dxa"/>
        <w:tblLook w:val="04A0" w:firstRow="1" w:lastRow="0" w:firstColumn="1" w:lastColumn="0" w:noHBand="0" w:noVBand="1"/>
      </w:tblPr>
      <w:tblGrid>
        <w:gridCol w:w="9067"/>
      </w:tblGrid>
      <w:tr w:rsidR="000B051B" w14:paraId="0811E43B" w14:textId="77777777" w:rsidTr="000B051B">
        <w:tc>
          <w:tcPr>
            <w:tcW w:w="9067" w:type="dxa"/>
          </w:tcPr>
          <w:p w14:paraId="591FD335" w14:textId="07BFCB38" w:rsidR="000B051B" w:rsidRDefault="000B051B" w:rsidP="00DD1602">
            <w:r>
              <w:t>Structure</w:t>
            </w:r>
          </w:p>
        </w:tc>
      </w:tr>
      <w:tr w:rsidR="000B051B" w14:paraId="30F989B9" w14:textId="77777777" w:rsidTr="000B051B">
        <w:tc>
          <w:tcPr>
            <w:tcW w:w="9067" w:type="dxa"/>
          </w:tcPr>
          <w:p w14:paraId="765F17CD" w14:textId="51658670" w:rsidR="000B051B" w:rsidRDefault="00C60682" w:rsidP="00DD1602">
            <w:r>
              <w:t xml:space="preserve">1JWQ: </w:t>
            </w:r>
            <w:proofErr w:type="gramStart"/>
            <w:r w:rsidRPr="00C60682">
              <w:t>44249:Paenibacillaceae</w:t>
            </w:r>
            <w:proofErr w:type="gramEnd"/>
            <w:r w:rsidRPr="00C60682">
              <w:t>:Spe_in_Paenibacillus</w:t>
            </w:r>
          </w:p>
        </w:tc>
      </w:tr>
      <w:tr w:rsidR="00C60682" w14:paraId="03040CCD" w14:textId="77777777" w:rsidTr="000B051B">
        <w:tc>
          <w:tcPr>
            <w:tcW w:w="9067" w:type="dxa"/>
          </w:tcPr>
          <w:p w14:paraId="3F88ED4A" w14:textId="37A8E6F8" w:rsidR="00C60682" w:rsidRDefault="00C60682" w:rsidP="00C60682">
            <w:r>
              <w:t>1XOV</w:t>
            </w:r>
            <w:r w:rsidR="00763073">
              <w:t xml:space="preserve">: </w:t>
            </w:r>
            <w:proofErr w:type="gramStart"/>
            <w:r w:rsidR="00763073">
              <w:t>171618</w:t>
            </w:r>
            <w:r w:rsidR="00763073">
              <w:t>:</w:t>
            </w:r>
            <w:r w:rsidR="00763073">
              <w:rPr>
                <w:rStyle w:val="objectbox"/>
              </w:rPr>
              <w:t>Fam</w:t>
            </w:r>
            <w:proofErr w:type="gramEnd"/>
            <w:r w:rsidR="00763073">
              <w:rPr>
                <w:rStyle w:val="objectbox"/>
              </w:rPr>
              <w:t>_of_Psavirus</w:t>
            </w:r>
            <w:r w:rsidR="00763073">
              <w:rPr>
                <w:rStyle w:val="objectbox"/>
              </w:rPr>
              <w:t>:</w:t>
            </w:r>
            <w:r w:rsidR="00763073">
              <w:rPr>
                <w:rStyle w:val="objectbox"/>
              </w:rPr>
              <w:t>Psavirus PSA</w:t>
            </w:r>
          </w:p>
        </w:tc>
      </w:tr>
      <w:tr w:rsidR="00504A4A" w14:paraId="2F3AD017" w14:textId="77777777" w:rsidTr="000B051B">
        <w:tc>
          <w:tcPr>
            <w:tcW w:w="9067" w:type="dxa"/>
          </w:tcPr>
          <w:p w14:paraId="0A02F9EE" w14:textId="10FB84C5" w:rsidR="00504A4A" w:rsidRDefault="00504A4A" w:rsidP="00C60682">
            <w:r>
              <w:t>3CZX</w:t>
            </w:r>
            <w:r w:rsidR="00763073">
              <w:t xml:space="preserve">: </w:t>
            </w:r>
            <w:proofErr w:type="gramStart"/>
            <w:r w:rsidR="00763073">
              <w:t>122586</w:t>
            </w:r>
            <w:r w:rsidR="00763073">
              <w:t>:</w:t>
            </w:r>
            <w:r w:rsidR="00763073">
              <w:rPr>
                <w:rStyle w:val="objectbox"/>
              </w:rPr>
              <w:t>Neisseriaceae</w:t>
            </w:r>
            <w:proofErr w:type="gramEnd"/>
            <w:r w:rsidR="00763073">
              <w:rPr>
                <w:rStyle w:val="objectbox"/>
              </w:rPr>
              <w:t>:</w:t>
            </w:r>
            <w:r w:rsidR="00763073">
              <w:rPr>
                <w:rStyle w:val="objectbox"/>
              </w:rPr>
              <w:t>Neisseria meningitidis</w:t>
            </w:r>
          </w:p>
        </w:tc>
      </w:tr>
      <w:tr w:rsidR="00504A4A" w14:paraId="2B28B763" w14:textId="77777777" w:rsidTr="000B051B">
        <w:tc>
          <w:tcPr>
            <w:tcW w:w="9067" w:type="dxa"/>
          </w:tcPr>
          <w:p w14:paraId="28DC6C05" w14:textId="2E648471" w:rsidR="00504A4A" w:rsidRDefault="00504A4A" w:rsidP="00C60682">
            <w:r>
              <w:t xml:space="preserve">3NE8: </w:t>
            </w:r>
            <w:proofErr w:type="gramStart"/>
            <w:r>
              <w:t>3</w:t>
            </w:r>
            <w:r w:rsidRPr="00C60682">
              <w:t>8323:Bartonellaceae</w:t>
            </w:r>
            <w:proofErr w:type="gramEnd"/>
            <w:r w:rsidRPr="00C60682">
              <w:t xml:space="preserve">:Bartonella </w:t>
            </w:r>
            <w:proofErr w:type="spellStart"/>
            <w:r w:rsidRPr="00C60682">
              <w:t>henselae</w:t>
            </w:r>
            <w:proofErr w:type="spellEnd"/>
          </w:p>
        </w:tc>
      </w:tr>
      <w:tr w:rsidR="00C60682" w14:paraId="0307F369" w14:textId="77777777" w:rsidTr="000B051B">
        <w:tc>
          <w:tcPr>
            <w:tcW w:w="9067" w:type="dxa"/>
          </w:tcPr>
          <w:p w14:paraId="70253E58" w14:textId="002910FD" w:rsidR="00C60682" w:rsidRDefault="00504A4A" w:rsidP="00C60682">
            <w:r>
              <w:t>3QAY</w:t>
            </w:r>
            <w:r w:rsidR="00763073">
              <w:t xml:space="preserve"> :</w:t>
            </w:r>
            <w:proofErr w:type="gramStart"/>
            <w:r w:rsidR="00763073" w:rsidRPr="00763073">
              <w:t>2843972:Fam</w:t>
            </w:r>
            <w:proofErr w:type="gramEnd"/>
            <w:r w:rsidR="00763073" w:rsidRPr="00763073">
              <w:t>_of_Colneyvirus:Colneyvirus CD27</w:t>
            </w:r>
          </w:p>
        </w:tc>
      </w:tr>
      <w:tr w:rsidR="00C60682" w14:paraId="50C2F7FC" w14:textId="77777777" w:rsidTr="000B051B">
        <w:tc>
          <w:tcPr>
            <w:tcW w:w="9067" w:type="dxa"/>
          </w:tcPr>
          <w:p w14:paraId="6311C3CE" w14:textId="18CE380F" w:rsidR="00C60682" w:rsidRDefault="00C60682" w:rsidP="00C60682">
            <w:r>
              <w:t xml:space="preserve">4BIN: </w:t>
            </w:r>
            <w:proofErr w:type="gramStart"/>
            <w:r w:rsidRPr="0060701A">
              <w:t>543:Enterobacteriaceae</w:t>
            </w:r>
            <w:proofErr w:type="gramEnd"/>
            <w:r w:rsidRPr="0060701A">
              <w:t>:Spe_in_Enterobacteriaceae</w:t>
            </w:r>
          </w:p>
        </w:tc>
      </w:tr>
      <w:tr w:rsidR="00C60682" w14:paraId="2A322E4E" w14:textId="77777777" w:rsidTr="000B051B">
        <w:tc>
          <w:tcPr>
            <w:tcW w:w="9067" w:type="dxa"/>
          </w:tcPr>
          <w:p w14:paraId="316D6A73" w14:textId="5A93CC73" w:rsidR="00C60682" w:rsidRDefault="00C60682" w:rsidP="00C60682">
            <w:r>
              <w:t>4LQ6</w:t>
            </w:r>
            <w:r w:rsidR="007A6F4F">
              <w:t xml:space="preserve">: </w:t>
            </w:r>
            <w:proofErr w:type="gramStart"/>
            <w:r w:rsidR="007A6F4F" w:rsidRPr="007A6F4F">
              <w:t>1773:Mycobacteriaceae</w:t>
            </w:r>
            <w:proofErr w:type="gramEnd"/>
            <w:r w:rsidR="007A6F4F" w:rsidRPr="007A6F4F">
              <w:t>:Mycobacterium tuberculosis</w:t>
            </w:r>
          </w:p>
        </w:tc>
      </w:tr>
      <w:tr w:rsidR="00C60682" w14:paraId="1DB1B0F7" w14:textId="77777777" w:rsidTr="000B051B">
        <w:tc>
          <w:tcPr>
            <w:tcW w:w="9067" w:type="dxa"/>
          </w:tcPr>
          <w:p w14:paraId="622734C9" w14:textId="077F73B2" w:rsidR="00C60682" w:rsidRDefault="00C60682" w:rsidP="00C60682">
            <w:r>
              <w:t>4RN7</w:t>
            </w:r>
            <w:r w:rsidR="007A6F4F">
              <w:t xml:space="preserve">: </w:t>
            </w:r>
            <w:proofErr w:type="gramStart"/>
            <w:r w:rsidR="007A6F4F" w:rsidRPr="007A6F4F">
              <w:t>272563:Peptostreptococcaceae</w:t>
            </w:r>
            <w:proofErr w:type="gramEnd"/>
            <w:r w:rsidR="007A6F4F" w:rsidRPr="007A6F4F">
              <w:t>:Clostridioides difficile</w:t>
            </w:r>
          </w:p>
        </w:tc>
      </w:tr>
      <w:tr w:rsidR="00C60682" w14:paraId="521E5BB1" w14:textId="77777777" w:rsidTr="000B051B">
        <w:tc>
          <w:tcPr>
            <w:tcW w:w="9067" w:type="dxa"/>
          </w:tcPr>
          <w:p w14:paraId="44DEA51C" w14:textId="3929A582" w:rsidR="00C60682" w:rsidRDefault="00C60682" w:rsidP="00C60682">
            <w:r>
              <w:t>5EMI</w:t>
            </w:r>
            <w:r w:rsidR="007A6F4F">
              <w:t xml:space="preserve">: </w:t>
            </w:r>
            <w:proofErr w:type="gramStart"/>
            <w:r w:rsidR="007A6F4F" w:rsidRPr="007A6F4F">
              <w:t>272131:Nostocaceae</w:t>
            </w:r>
            <w:proofErr w:type="gramEnd"/>
            <w:r w:rsidR="007A6F4F" w:rsidRPr="007A6F4F">
              <w:t xml:space="preserve">:Nostoc </w:t>
            </w:r>
            <w:proofErr w:type="spellStart"/>
            <w:r w:rsidR="007A6F4F" w:rsidRPr="007A6F4F">
              <w:t>punctiforme</w:t>
            </w:r>
            <w:proofErr w:type="spellEnd"/>
          </w:p>
        </w:tc>
      </w:tr>
      <w:tr w:rsidR="00C60682" w14:paraId="484277F2" w14:textId="77777777" w:rsidTr="000B051B">
        <w:tc>
          <w:tcPr>
            <w:tcW w:w="9067" w:type="dxa"/>
          </w:tcPr>
          <w:p w14:paraId="71B06818" w14:textId="7CDFDAC2" w:rsidR="00C60682" w:rsidRDefault="00C60682" w:rsidP="00C60682">
            <w:r>
              <w:t>5J72</w:t>
            </w:r>
            <w:r w:rsidR="007A6F4F">
              <w:t xml:space="preserve">: </w:t>
            </w:r>
            <w:proofErr w:type="gramStart"/>
            <w:r w:rsidR="007A6F4F" w:rsidRPr="007A6F4F">
              <w:t>272563:Peptostreptococcaceae</w:t>
            </w:r>
            <w:proofErr w:type="gramEnd"/>
            <w:r w:rsidR="007A6F4F" w:rsidRPr="007A6F4F">
              <w:t>:Clostridioides difficile</w:t>
            </w:r>
          </w:p>
        </w:tc>
      </w:tr>
      <w:tr w:rsidR="00C60682" w14:paraId="16290DBC" w14:textId="77777777" w:rsidTr="000B051B">
        <w:tc>
          <w:tcPr>
            <w:tcW w:w="9067" w:type="dxa"/>
          </w:tcPr>
          <w:p w14:paraId="390047E5" w14:textId="65960F00" w:rsidR="00C60682" w:rsidRDefault="00C60682" w:rsidP="00C60682">
            <w:r>
              <w:t>7AGL</w:t>
            </w:r>
            <w:r w:rsidR="007A6F4F">
              <w:t xml:space="preserve">: </w:t>
            </w:r>
            <w:proofErr w:type="gramStart"/>
            <w:r w:rsidR="007A6F4F" w:rsidRPr="007A6F4F">
              <w:t>36809:Mycobacteriaceae</w:t>
            </w:r>
            <w:proofErr w:type="gramEnd"/>
            <w:r w:rsidR="007A6F4F" w:rsidRPr="007A6F4F">
              <w:t xml:space="preserve">:Mycobacteroides </w:t>
            </w:r>
            <w:proofErr w:type="spellStart"/>
            <w:r w:rsidR="007A6F4F" w:rsidRPr="007A6F4F">
              <w:t>abscessus</w:t>
            </w:r>
            <w:proofErr w:type="spellEnd"/>
          </w:p>
        </w:tc>
      </w:tr>
      <w:tr w:rsidR="00C60682" w14:paraId="56CE21C5" w14:textId="77777777" w:rsidTr="000B051B">
        <w:tc>
          <w:tcPr>
            <w:tcW w:w="9067" w:type="dxa"/>
          </w:tcPr>
          <w:p w14:paraId="5801C422" w14:textId="04315C76" w:rsidR="00C60682" w:rsidRDefault="00C60682" w:rsidP="00C60682">
            <w:r>
              <w:t>7AGM</w:t>
            </w:r>
            <w:r w:rsidR="007A6F4F">
              <w:t xml:space="preserve">: </w:t>
            </w:r>
            <w:proofErr w:type="gramStart"/>
            <w:r w:rsidR="007A6F4F" w:rsidRPr="007A6F4F">
              <w:t>1772:Mycobacteriaceae</w:t>
            </w:r>
            <w:proofErr w:type="gramEnd"/>
            <w:r w:rsidR="007A6F4F" w:rsidRPr="007A6F4F">
              <w:t>:Mycolicibacterium smegmatis</w:t>
            </w:r>
          </w:p>
        </w:tc>
      </w:tr>
      <w:tr w:rsidR="00C60682" w14:paraId="39374ECC" w14:textId="77777777" w:rsidTr="000B051B">
        <w:tc>
          <w:tcPr>
            <w:tcW w:w="9067" w:type="dxa"/>
          </w:tcPr>
          <w:p w14:paraId="3CF25F1A" w14:textId="28CB900B" w:rsidR="00C60682" w:rsidRDefault="00C60682" w:rsidP="00C60682">
            <w:r>
              <w:t>7B3N</w:t>
            </w:r>
            <w:r w:rsidR="007A6F4F">
              <w:t xml:space="preserve">: </w:t>
            </w:r>
            <w:proofErr w:type="gramStart"/>
            <w:r w:rsidR="007A6F4F" w:rsidRPr="007A6F4F">
              <w:t>456163:Thermaceae</w:t>
            </w:r>
            <w:proofErr w:type="gramEnd"/>
            <w:r w:rsidR="007A6F4F" w:rsidRPr="007A6F4F">
              <w:t xml:space="preserve">:Thermus </w:t>
            </w:r>
            <w:proofErr w:type="spellStart"/>
            <w:r w:rsidR="007A6F4F" w:rsidRPr="007A6F4F">
              <w:t>parvatiensis</w:t>
            </w:r>
            <w:proofErr w:type="spellEnd"/>
          </w:p>
        </w:tc>
      </w:tr>
      <w:tr w:rsidR="00C60682" w14:paraId="5F8D90EE" w14:textId="77777777" w:rsidTr="000B051B">
        <w:tc>
          <w:tcPr>
            <w:tcW w:w="9067" w:type="dxa"/>
          </w:tcPr>
          <w:p w14:paraId="19D6C699" w14:textId="54E7ECAA" w:rsidR="00C60682" w:rsidRDefault="00C60682" w:rsidP="00C60682">
            <w:r>
              <w:t>7RAG</w:t>
            </w:r>
            <w:r w:rsidR="0068553D">
              <w:t xml:space="preserve">: </w:t>
            </w:r>
            <w:proofErr w:type="gramStart"/>
            <w:r w:rsidR="0068553D" w:rsidRPr="0068553D">
              <w:t>1496:Peptostreptococcaceae</w:t>
            </w:r>
            <w:proofErr w:type="gramEnd"/>
            <w:r w:rsidR="0068553D" w:rsidRPr="0068553D">
              <w:t>:Clostridioides difficile</w:t>
            </w:r>
          </w:p>
        </w:tc>
      </w:tr>
      <w:tr w:rsidR="00C60682" w14:paraId="2AA949EB" w14:textId="77777777" w:rsidTr="000B051B">
        <w:tc>
          <w:tcPr>
            <w:tcW w:w="9067" w:type="dxa"/>
          </w:tcPr>
          <w:p w14:paraId="54FDE0E3" w14:textId="3D490342" w:rsidR="00C60682" w:rsidRDefault="00C60682" w:rsidP="00C60682">
            <w:r>
              <w:t>7TJ4</w:t>
            </w:r>
            <w:r w:rsidR="0068553D">
              <w:t xml:space="preserve">: </w:t>
            </w:r>
            <w:proofErr w:type="gramStart"/>
            <w:r w:rsidR="0068553D" w:rsidRPr="0068553D">
              <w:t>1280:Staphylococcaceae</w:t>
            </w:r>
            <w:proofErr w:type="gramEnd"/>
            <w:r w:rsidR="0068553D" w:rsidRPr="0068553D">
              <w:t>:Staphylococcus aureus</w:t>
            </w:r>
          </w:p>
        </w:tc>
      </w:tr>
    </w:tbl>
    <w:p w14:paraId="6AF562AB" w14:textId="77777777" w:rsidR="00DC5207" w:rsidRPr="00DD1602" w:rsidRDefault="00DC5207" w:rsidP="00DD1602"/>
    <w:p w14:paraId="05C67486" w14:textId="650A055E" w:rsidR="00C728FD" w:rsidRDefault="008B73DF" w:rsidP="006A779F">
      <w:pPr>
        <w:pStyle w:val="NoSpacing"/>
        <w:spacing w:line="360" w:lineRule="auto"/>
      </w:pPr>
      <w:r w:rsidRPr="008B73DF">
        <w:rPr>
          <w:highlight w:val="yellow"/>
        </w:rPr>
        <w:t>[make two R heatmap plots here: one for all vs all PPVs and one for all vs all TPVs]</w:t>
      </w:r>
    </w:p>
    <w:p w14:paraId="648081C9" w14:textId="77777777" w:rsidR="00C728FD" w:rsidRDefault="00C728FD" w:rsidP="00C728FD">
      <w:r>
        <w:lastRenderedPageBreak/>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1"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2"/>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3"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4"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5"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w:t>
      </w:r>
      <w:proofErr w:type="gramStart"/>
      <w:r>
        <w:t>E.coli</w:t>
      </w:r>
      <w:proofErr w:type="gramEnd"/>
      <w:r>
        <w:t xml:space="preserve">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17"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proofErr w:type="spellStart"/>
      <w:r w:rsidR="0061496B">
        <w:t>AmiC</w:t>
      </w:r>
      <w:proofErr w:type="spellEnd"/>
      <w:r w:rsidR="0061496B">
        <w:t xml:space="preserve"> NAMLAA), </w:t>
      </w:r>
      <w:hyperlink r:id="rId31" w:history="1">
        <w:r w:rsidR="0061496B" w:rsidRPr="000D63CE">
          <w:rPr>
            <w:rStyle w:val="pagesstyleacc-rowdd"/>
            <w:color w:val="0000FF"/>
            <w:u w:val="single"/>
          </w:rPr>
          <w:t>IPR014234</w:t>
        </w:r>
      </w:hyperlink>
      <w:r w:rsidR="0061496B">
        <w:t xml:space="preserve"> (</w:t>
      </w:r>
      <w:proofErr w:type="spellStart"/>
      <w:r w:rsidR="0061496B" w:rsidRPr="006533A4">
        <w:t>CwlD</w:t>
      </w:r>
      <w:proofErr w:type="spellEnd"/>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proofErr w:type="spellStart"/>
      <w:r>
        <w:t>seq</w:t>
      </w:r>
      <w:proofErr w:type="spellEnd"/>
      <w:r>
        <w:t xml:space="preserve"> was compiled but it is </w:t>
      </w:r>
      <w:proofErr w:type="spellStart"/>
      <w:r>
        <w:t>complied</w:t>
      </w:r>
      <w:proofErr w:type="spellEnd"/>
      <w:r>
        <w:t xml:space="preserve">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proofErr w:type="spellStart"/>
      <w:r>
        <w:t>gram_stain_</w:t>
      </w:r>
      <w:proofErr w:type="gramStart"/>
      <w:r>
        <w:t>updater.R</w:t>
      </w:r>
      <w:proofErr w:type="spellEnd"/>
      <w:proofErr w:type="gramEnd"/>
    </w:p>
  </w:comment>
  <w:comment w:id="41"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2"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3"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48"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49"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45"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0"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w:t>
      </w:r>
      <w:proofErr w:type="spellStart"/>
      <w:r>
        <w:t>AmiA</w:t>
      </w:r>
      <w:proofErr w:type="spellEnd"/>
      <w:r>
        <w:t xml:space="preserve">-like), </w:t>
      </w:r>
      <w:hyperlink r:id="rId48"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56"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08635D70" w14:textId="77777777" w:rsidR="00135938" w:rsidRDefault="00135938" w:rsidP="00135938">
      <w:pPr>
        <w:pStyle w:val="CommentText"/>
      </w:pPr>
    </w:p>
  </w:comment>
  <w:comment w:id="51"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000000" w:rsidP="00582BD1">
      <w:pPr>
        <w:pStyle w:val="ListParagraph"/>
        <w:numPr>
          <w:ilvl w:val="0"/>
          <w:numId w:val="13"/>
        </w:numPr>
      </w:pPr>
      <w:hyperlink r:id="rId57" w:history="1">
        <w:r w:rsidR="00582BD1">
          <w:rPr>
            <w:rStyle w:val="pagesstyleacc-rowdd"/>
            <w:color w:val="0000FF"/>
            <w:u w:val="single"/>
          </w:rPr>
          <w:t>IPR050695</w:t>
        </w:r>
      </w:hyperlink>
      <w:r w:rsidR="00582BD1">
        <w:t xml:space="preserve"> (amidase_3), </w:t>
      </w:r>
      <w:hyperlink r:id="rId58" w:history="1">
        <w:r w:rsidR="00582BD1" w:rsidRPr="000D63CE">
          <w:rPr>
            <w:rStyle w:val="pagesstyleacc-rowdd"/>
            <w:color w:val="0000FF"/>
            <w:u w:val="single"/>
          </w:rPr>
          <w:t>IPR049745</w:t>
        </w:r>
      </w:hyperlink>
      <w:r w:rsidR="00582BD1">
        <w:t xml:space="preserve"> (</w:t>
      </w:r>
      <w:proofErr w:type="spellStart"/>
      <w:r w:rsidR="00582BD1">
        <w:t>AmiC</w:t>
      </w:r>
      <w:proofErr w:type="spellEnd"/>
      <w:r w:rsidR="00582BD1">
        <w:t xml:space="preserve"> NAMLAA), </w:t>
      </w:r>
      <w:hyperlink r:id="rId59" w:history="1">
        <w:r w:rsidR="00582BD1" w:rsidRPr="000D63CE">
          <w:rPr>
            <w:rStyle w:val="pagesstyleacc-rowdd"/>
            <w:color w:val="0000FF"/>
            <w:u w:val="single"/>
          </w:rPr>
          <w:t>IPR014234</w:t>
        </w:r>
      </w:hyperlink>
      <w:r w:rsidR="00582BD1">
        <w:t xml:space="preserve"> (</w:t>
      </w:r>
      <w:proofErr w:type="spellStart"/>
      <w:r w:rsidR="00582BD1" w:rsidRPr="006533A4">
        <w:t>CwlD</w:t>
      </w:r>
      <w:proofErr w:type="spellEnd"/>
      <w:r w:rsidR="00582BD1">
        <w:t xml:space="preserve">, to do with endospores) are all relevant protein families, but include the other domains, not just the amidase_3 domain. </w:t>
      </w:r>
      <w:r w:rsidR="00582BD1" w:rsidRPr="000D63CE">
        <w:t>IPR002508</w:t>
      </w:r>
      <w:r w:rsidR="00582BD1">
        <w:t xml:space="preserve"> is the domain specific entry.</w:t>
      </w:r>
    </w:p>
    <w:p w14:paraId="3E8F1586" w14:textId="77777777" w:rsidR="00582BD1" w:rsidRDefault="00582BD1" w:rsidP="00582BD1">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52"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w:t>
      </w:r>
      <w:proofErr w:type="spellStart"/>
      <w:r>
        <w:t>AmiA</w:t>
      </w:r>
      <w:proofErr w:type="spellEnd"/>
      <w:r>
        <w:t xml:space="preserve">-like), </w:t>
      </w:r>
      <w:hyperlink r:id="rId62"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w:t>
      </w:r>
      <w:proofErr w:type="spellStart"/>
      <w:r>
        <w:t>AmiC</w:t>
      </w:r>
      <w:proofErr w:type="spellEnd"/>
      <w:r>
        <w:t xml:space="preserve">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70"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CF0ED53" w14:textId="77777777" w:rsidR="00582BD1" w:rsidRDefault="00582BD1" w:rsidP="00582BD1">
      <w:pPr>
        <w:pStyle w:val="CommentText"/>
      </w:pPr>
    </w:p>
  </w:comment>
  <w:comment w:id="54"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55"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proofErr w:type="gramStart"/>
      <w:r>
        <w:t>MSAs</w:t>
      </w:r>
      <w:proofErr w:type="gramEnd"/>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39452" w14:textId="77777777" w:rsidR="00653023" w:rsidRDefault="00653023" w:rsidP="006A779F">
      <w:pPr>
        <w:spacing w:after="0" w:line="240" w:lineRule="auto"/>
      </w:pPr>
      <w:r>
        <w:separator/>
      </w:r>
    </w:p>
  </w:endnote>
  <w:endnote w:type="continuationSeparator" w:id="0">
    <w:p w14:paraId="41F75CA5" w14:textId="77777777" w:rsidR="00653023" w:rsidRDefault="00653023"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05BE7" w14:textId="77777777" w:rsidR="00653023" w:rsidRDefault="00653023" w:rsidP="006A779F">
      <w:pPr>
        <w:spacing w:after="0" w:line="240" w:lineRule="auto"/>
      </w:pPr>
      <w:r>
        <w:separator/>
      </w:r>
    </w:p>
  </w:footnote>
  <w:footnote w:type="continuationSeparator" w:id="0">
    <w:p w14:paraId="42E07951" w14:textId="77777777" w:rsidR="00653023" w:rsidRDefault="00653023"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9"/>
  </w:num>
  <w:num w:numId="3" w16cid:durableId="1773895402">
    <w:abstractNumId w:val="5"/>
  </w:num>
  <w:num w:numId="4" w16cid:durableId="257979838">
    <w:abstractNumId w:val="14"/>
  </w:num>
  <w:num w:numId="5" w16cid:durableId="933905251">
    <w:abstractNumId w:val="0"/>
  </w:num>
  <w:num w:numId="6" w16cid:durableId="1855878981">
    <w:abstractNumId w:val="13"/>
  </w:num>
  <w:num w:numId="7" w16cid:durableId="1031104381">
    <w:abstractNumId w:val="11"/>
  </w:num>
  <w:num w:numId="8" w16cid:durableId="1208182823">
    <w:abstractNumId w:val="12"/>
  </w:num>
  <w:num w:numId="9" w16cid:durableId="977220236">
    <w:abstractNumId w:val="10"/>
  </w:num>
  <w:num w:numId="10" w16cid:durableId="2039354436">
    <w:abstractNumId w:val="3"/>
  </w:num>
  <w:num w:numId="11" w16cid:durableId="1357998361">
    <w:abstractNumId w:val="2"/>
  </w:num>
  <w:num w:numId="12" w16cid:durableId="1826316762">
    <w:abstractNumId w:val="8"/>
  </w:num>
  <w:num w:numId="13" w16cid:durableId="1395547582">
    <w:abstractNumId w:val="1"/>
  </w:num>
  <w:num w:numId="14" w16cid:durableId="1196238501">
    <w:abstractNumId w:val="6"/>
  </w:num>
  <w:num w:numId="15" w16cid:durableId="163297605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434D"/>
    <w:rsid w:val="00075CCB"/>
    <w:rsid w:val="00076315"/>
    <w:rsid w:val="0008002F"/>
    <w:rsid w:val="00085E70"/>
    <w:rsid w:val="000900CB"/>
    <w:rsid w:val="00096255"/>
    <w:rsid w:val="00096256"/>
    <w:rsid w:val="000B051B"/>
    <w:rsid w:val="000C2BEE"/>
    <w:rsid w:val="000C5ECB"/>
    <w:rsid w:val="000C6C55"/>
    <w:rsid w:val="000C79B8"/>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5F2"/>
    <w:rsid w:val="00156C75"/>
    <w:rsid w:val="001606E5"/>
    <w:rsid w:val="00160E31"/>
    <w:rsid w:val="00161888"/>
    <w:rsid w:val="0017084F"/>
    <w:rsid w:val="00177F98"/>
    <w:rsid w:val="001908A7"/>
    <w:rsid w:val="00191329"/>
    <w:rsid w:val="001914E9"/>
    <w:rsid w:val="00194E88"/>
    <w:rsid w:val="001A0707"/>
    <w:rsid w:val="001B5749"/>
    <w:rsid w:val="001B5FF1"/>
    <w:rsid w:val="001C03F5"/>
    <w:rsid w:val="001C205D"/>
    <w:rsid w:val="001D56EA"/>
    <w:rsid w:val="001D6DED"/>
    <w:rsid w:val="001E4848"/>
    <w:rsid w:val="001E49DB"/>
    <w:rsid w:val="001E5EBC"/>
    <w:rsid w:val="00207988"/>
    <w:rsid w:val="00211919"/>
    <w:rsid w:val="00221708"/>
    <w:rsid w:val="00225436"/>
    <w:rsid w:val="00226849"/>
    <w:rsid w:val="00233CDD"/>
    <w:rsid w:val="00234EE5"/>
    <w:rsid w:val="00240050"/>
    <w:rsid w:val="00243112"/>
    <w:rsid w:val="00243DAE"/>
    <w:rsid w:val="002544F7"/>
    <w:rsid w:val="00261307"/>
    <w:rsid w:val="00266D82"/>
    <w:rsid w:val="00266F80"/>
    <w:rsid w:val="0027003C"/>
    <w:rsid w:val="00271752"/>
    <w:rsid w:val="002750CF"/>
    <w:rsid w:val="00282C46"/>
    <w:rsid w:val="00285480"/>
    <w:rsid w:val="00285628"/>
    <w:rsid w:val="0028603D"/>
    <w:rsid w:val="002864A5"/>
    <w:rsid w:val="00294E4A"/>
    <w:rsid w:val="0029630E"/>
    <w:rsid w:val="00296ECE"/>
    <w:rsid w:val="002A0406"/>
    <w:rsid w:val="002A097B"/>
    <w:rsid w:val="002B66B0"/>
    <w:rsid w:val="002D0386"/>
    <w:rsid w:val="002D076F"/>
    <w:rsid w:val="002D0A15"/>
    <w:rsid w:val="002D10A2"/>
    <w:rsid w:val="002D5D8D"/>
    <w:rsid w:val="002F4B3B"/>
    <w:rsid w:val="002F539B"/>
    <w:rsid w:val="00301934"/>
    <w:rsid w:val="00305347"/>
    <w:rsid w:val="00321D78"/>
    <w:rsid w:val="00327FD2"/>
    <w:rsid w:val="003305F5"/>
    <w:rsid w:val="00331D97"/>
    <w:rsid w:val="003338D3"/>
    <w:rsid w:val="0034215A"/>
    <w:rsid w:val="00345078"/>
    <w:rsid w:val="00351CC3"/>
    <w:rsid w:val="003555D9"/>
    <w:rsid w:val="003630E2"/>
    <w:rsid w:val="00376F4A"/>
    <w:rsid w:val="00380895"/>
    <w:rsid w:val="00384EC3"/>
    <w:rsid w:val="003862A5"/>
    <w:rsid w:val="00393900"/>
    <w:rsid w:val="003963FE"/>
    <w:rsid w:val="003A2F5E"/>
    <w:rsid w:val="003A4050"/>
    <w:rsid w:val="003A5B86"/>
    <w:rsid w:val="003A663B"/>
    <w:rsid w:val="003C1720"/>
    <w:rsid w:val="003D3CA0"/>
    <w:rsid w:val="003F2C46"/>
    <w:rsid w:val="003F3B4E"/>
    <w:rsid w:val="0040002D"/>
    <w:rsid w:val="004026DC"/>
    <w:rsid w:val="004115EC"/>
    <w:rsid w:val="00413F21"/>
    <w:rsid w:val="00415047"/>
    <w:rsid w:val="00424680"/>
    <w:rsid w:val="004248E6"/>
    <w:rsid w:val="004252E9"/>
    <w:rsid w:val="0043333E"/>
    <w:rsid w:val="0043767B"/>
    <w:rsid w:val="00462481"/>
    <w:rsid w:val="00463A17"/>
    <w:rsid w:val="00466FED"/>
    <w:rsid w:val="0048008B"/>
    <w:rsid w:val="00487BA1"/>
    <w:rsid w:val="004A4EB2"/>
    <w:rsid w:val="004D1EC8"/>
    <w:rsid w:val="004D28FC"/>
    <w:rsid w:val="004D5E41"/>
    <w:rsid w:val="004E28E4"/>
    <w:rsid w:val="004E464C"/>
    <w:rsid w:val="004E6417"/>
    <w:rsid w:val="004F0EB3"/>
    <w:rsid w:val="004F3396"/>
    <w:rsid w:val="005049E3"/>
    <w:rsid w:val="00504A4A"/>
    <w:rsid w:val="0051184B"/>
    <w:rsid w:val="005119A0"/>
    <w:rsid w:val="00513035"/>
    <w:rsid w:val="00513296"/>
    <w:rsid w:val="00521075"/>
    <w:rsid w:val="0054618C"/>
    <w:rsid w:val="0055293E"/>
    <w:rsid w:val="00553F8F"/>
    <w:rsid w:val="005627D9"/>
    <w:rsid w:val="005678A0"/>
    <w:rsid w:val="00570818"/>
    <w:rsid w:val="005741BC"/>
    <w:rsid w:val="00582BD1"/>
    <w:rsid w:val="0058370B"/>
    <w:rsid w:val="005902B7"/>
    <w:rsid w:val="00593974"/>
    <w:rsid w:val="00597019"/>
    <w:rsid w:val="00597F75"/>
    <w:rsid w:val="005A39AD"/>
    <w:rsid w:val="005B02C9"/>
    <w:rsid w:val="005B2914"/>
    <w:rsid w:val="005B6195"/>
    <w:rsid w:val="005C0389"/>
    <w:rsid w:val="005C386D"/>
    <w:rsid w:val="005C3957"/>
    <w:rsid w:val="005D011B"/>
    <w:rsid w:val="005D0456"/>
    <w:rsid w:val="005F1558"/>
    <w:rsid w:val="00601637"/>
    <w:rsid w:val="006036C0"/>
    <w:rsid w:val="006038C3"/>
    <w:rsid w:val="0060701A"/>
    <w:rsid w:val="0061496B"/>
    <w:rsid w:val="00616D31"/>
    <w:rsid w:val="00632465"/>
    <w:rsid w:val="00641B4D"/>
    <w:rsid w:val="006425D6"/>
    <w:rsid w:val="0064552C"/>
    <w:rsid w:val="00653023"/>
    <w:rsid w:val="006533A4"/>
    <w:rsid w:val="0066218E"/>
    <w:rsid w:val="0066294A"/>
    <w:rsid w:val="00673244"/>
    <w:rsid w:val="00675E6A"/>
    <w:rsid w:val="0067674F"/>
    <w:rsid w:val="006812C7"/>
    <w:rsid w:val="00684FB4"/>
    <w:rsid w:val="0068553D"/>
    <w:rsid w:val="0068554B"/>
    <w:rsid w:val="006A30FD"/>
    <w:rsid w:val="006A779F"/>
    <w:rsid w:val="006B0229"/>
    <w:rsid w:val="006B1E7C"/>
    <w:rsid w:val="006B3D24"/>
    <w:rsid w:val="006C09C2"/>
    <w:rsid w:val="006C2A69"/>
    <w:rsid w:val="006D4B64"/>
    <w:rsid w:val="006D65B2"/>
    <w:rsid w:val="006D732A"/>
    <w:rsid w:val="006E1896"/>
    <w:rsid w:val="006E6B73"/>
    <w:rsid w:val="006F108D"/>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3073"/>
    <w:rsid w:val="00767068"/>
    <w:rsid w:val="00777DDE"/>
    <w:rsid w:val="00783F06"/>
    <w:rsid w:val="007908C8"/>
    <w:rsid w:val="00792448"/>
    <w:rsid w:val="007A11BD"/>
    <w:rsid w:val="007A3A68"/>
    <w:rsid w:val="007A6F4F"/>
    <w:rsid w:val="007A71A5"/>
    <w:rsid w:val="007A7A12"/>
    <w:rsid w:val="007C0445"/>
    <w:rsid w:val="007C1157"/>
    <w:rsid w:val="007C5F1B"/>
    <w:rsid w:val="007C622D"/>
    <w:rsid w:val="007D0014"/>
    <w:rsid w:val="007D383E"/>
    <w:rsid w:val="007D6EE9"/>
    <w:rsid w:val="008016E0"/>
    <w:rsid w:val="00803500"/>
    <w:rsid w:val="008136EA"/>
    <w:rsid w:val="0081458B"/>
    <w:rsid w:val="00814A35"/>
    <w:rsid w:val="00815ED2"/>
    <w:rsid w:val="00815F85"/>
    <w:rsid w:val="00825377"/>
    <w:rsid w:val="008274AD"/>
    <w:rsid w:val="00834BC4"/>
    <w:rsid w:val="00842C25"/>
    <w:rsid w:val="00843252"/>
    <w:rsid w:val="00877EC9"/>
    <w:rsid w:val="00882836"/>
    <w:rsid w:val="00886FD0"/>
    <w:rsid w:val="0089185C"/>
    <w:rsid w:val="008919C9"/>
    <w:rsid w:val="008A4B9A"/>
    <w:rsid w:val="008B0962"/>
    <w:rsid w:val="008B3AC3"/>
    <w:rsid w:val="008B49FF"/>
    <w:rsid w:val="008B73DF"/>
    <w:rsid w:val="008B7C5A"/>
    <w:rsid w:val="008C044B"/>
    <w:rsid w:val="008C0B26"/>
    <w:rsid w:val="008C11E1"/>
    <w:rsid w:val="008C3D00"/>
    <w:rsid w:val="008C629E"/>
    <w:rsid w:val="008E1A40"/>
    <w:rsid w:val="008E317E"/>
    <w:rsid w:val="008F162B"/>
    <w:rsid w:val="008F6486"/>
    <w:rsid w:val="00901E13"/>
    <w:rsid w:val="00903EFE"/>
    <w:rsid w:val="009100D1"/>
    <w:rsid w:val="009107B4"/>
    <w:rsid w:val="00910E62"/>
    <w:rsid w:val="00914ADE"/>
    <w:rsid w:val="009156FB"/>
    <w:rsid w:val="0091596B"/>
    <w:rsid w:val="00917578"/>
    <w:rsid w:val="0092233F"/>
    <w:rsid w:val="00926212"/>
    <w:rsid w:val="00937140"/>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A10ED4"/>
    <w:rsid w:val="00A227BA"/>
    <w:rsid w:val="00A25EA9"/>
    <w:rsid w:val="00A2768C"/>
    <w:rsid w:val="00A27B04"/>
    <w:rsid w:val="00A403F4"/>
    <w:rsid w:val="00A41650"/>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7BCC"/>
    <w:rsid w:val="00AA29ED"/>
    <w:rsid w:val="00AA62B9"/>
    <w:rsid w:val="00AB2ACE"/>
    <w:rsid w:val="00AB2F74"/>
    <w:rsid w:val="00AB327A"/>
    <w:rsid w:val="00AC40D2"/>
    <w:rsid w:val="00AC639F"/>
    <w:rsid w:val="00AD4D42"/>
    <w:rsid w:val="00AE2355"/>
    <w:rsid w:val="00AE2DE0"/>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619B9"/>
    <w:rsid w:val="00B61B0B"/>
    <w:rsid w:val="00B642D9"/>
    <w:rsid w:val="00B6465E"/>
    <w:rsid w:val="00B67B54"/>
    <w:rsid w:val="00B67C30"/>
    <w:rsid w:val="00B7321C"/>
    <w:rsid w:val="00B838E8"/>
    <w:rsid w:val="00B83F3B"/>
    <w:rsid w:val="00B864FB"/>
    <w:rsid w:val="00B92458"/>
    <w:rsid w:val="00BA20C5"/>
    <w:rsid w:val="00BA6A39"/>
    <w:rsid w:val="00BB3163"/>
    <w:rsid w:val="00BD0814"/>
    <w:rsid w:val="00BD0C31"/>
    <w:rsid w:val="00BD3F70"/>
    <w:rsid w:val="00BD49CF"/>
    <w:rsid w:val="00BD4DFC"/>
    <w:rsid w:val="00BF2202"/>
    <w:rsid w:val="00BF2244"/>
    <w:rsid w:val="00BF52A4"/>
    <w:rsid w:val="00C00683"/>
    <w:rsid w:val="00C05D0C"/>
    <w:rsid w:val="00C10E6D"/>
    <w:rsid w:val="00C20F47"/>
    <w:rsid w:val="00C257BD"/>
    <w:rsid w:val="00C25CE5"/>
    <w:rsid w:val="00C336FF"/>
    <w:rsid w:val="00C36F23"/>
    <w:rsid w:val="00C37345"/>
    <w:rsid w:val="00C42A8B"/>
    <w:rsid w:val="00C55B7C"/>
    <w:rsid w:val="00C60682"/>
    <w:rsid w:val="00C61BA1"/>
    <w:rsid w:val="00C67839"/>
    <w:rsid w:val="00C70329"/>
    <w:rsid w:val="00C709BB"/>
    <w:rsid w:val="00C728FD"/>
    <w:rsid w:val="00C757CE"/>
    <w:rsid w:val="00C768F8"/>
    <w:rsid w:val="00C8125A"/>
    <w:rsid w:val="00C86F14"/>
    <w:rsid w:val="00CB3F3E"/>
    <w:rsid w:val="00CB579C"/>
    <w:rsid w:val="00CB643E"/>
    <w:rsid w:val="00CC5959"/>
    <w:rsid w:val="00CC68B1"/>
    <w:rsid w:val="00CC74AB"/>
    <w:rsid w:val="00CC7786"/>
    <w:rsid w:val="00CD10C6"/>
    <w:rsid w:val="00CE1C1B"/>
    <w:rsid w:val="00CE41D7"/>
    <w:rsid w:val="00CF56CE"/>
    <w:rsid w:val="00D03A6B"/>
    <w:rsid w:val="00D057E2"/>
    <w:rsid w:val="00D05B6A"/>
    <w:rsid w:val="00D10B8D"/>
    <w:rsid w:val="00D1296B"/>
    <w:rsid w:val="00D12BDF"/>
    <w:rsid w:val="00D2615D"/>
    <w:rsid w:val="00D346B2"/>
    <w:rsid w:val="00D57155"/>
    <w:rsid w:val="00D57E3F"/>
    <w:rsid w:val="00D64A40"/>
    <w:rsid w:val="00D66FAC"/>
    <w:rsid w:val="00D8440D"/>
    <w:rsid w:val="00D8657E"/>
    <w:rsid w:val="00D86BF8"/>
    <w:rsid w:val="00D877C9"/>
    <w:rsid w:val="00D87819"/>
    <w:rsid w:val="00D94D2D"/>
    <w:rsid w:val="00D9681E"/>
    <w:rsid w:val="00D97ED7"/>
    <w:rsid w:val="00DA02C5"/>
    <w:rsid w:val="00DB13C5"/>
    <w:rsid w:val="00DB3196"/>
    <w:rsid w:val="00DB5BAF"/>
    <w:rsid w:val="00DC0C81"/>
    <w:rsid w:val="00DC5207"/>
    <w:rsid w:val="00DC5A0A"/>
    <w:rsid w:val="00DC79B6"/>
    <w:rsid w:val="00DD1602"/>
    <w:rsid w:val="00DD594A"/>
    <w:rsid w:val="00DD78C4"/>
    <w:rsid w:val="00DF3C64"/>
    <w:rsid w:val="00E02249"/>
    <w:rsid w:val="00E07AA0"/>
    <w:rsid w:val="00E16534"/>
    <w:rsid w:val="00E16F07"/>
    <w:rsid w:val="00E1720E"/>
    <w:rsid w:val="00E21F28"/>
    <w:rsid w:val="00E2469C"/>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1F57"/>
    <w:rsid w:val="00EB4D4B"/>
    <w:rsid w:val="00EB71BD"/>
    <w:rsid w:val="00EB7BDB"/>
    <w:rsid w:val="00EC4288"/>
    <w:rsid w:val="00ED2CD0"/>
    <w:rsid w:val="00ED5EBF"/>
    <w:rsid w:val="00EE424F"/>
    <w:rsid w:val="00EE6FA9"/>
    <w:rsid w:val="00EF15E5"/>
    <w:rsid w:val="00EF4D3E"/>
    <w:rsid w:val="00EF5F91"/>
    <w:rsid w:val="00F0475A"/>
    <w:rsid w:val="00F050AA"/>
    <w:rsid w:val="00F1788C"/>
    <w:rsid w:val="00F2169A"/>
    <w:rsid w:val="00F24899"/>
    <w:rsid w:val="00F3264B"/>
    <w:rsid w:val="00F617CE"/>
    <w:rsid w:val="00F61F2F"/>
    <w:rsid w:val="00F76C7C"/>
    <w:rsid w:val="00F953E8"/>
    <w:rsid w:val="00F95EF1"/>
    <w:rsid w:val="00F960B0"/>
    <w:rsid w:val="00F9613C"/>
    <w:rsid w:val="00FA185A"/>
    <w:rsid w:val="00FA3765"/>
    <w:rsid w:val="00FA7685"/>
    <w:rsid w:val="00FB006A"/>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34" Type="http://schemas.openxmlformats.org/officeDocument/2006/relationships/hyperlink" Target="https://www.rcsb.org/structure/7TJ4"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50" Type="http://schemas.openxmlformats.org/officeDocument/2006/relationships/image" Target="media/image4.jpg"/><Relationship Id="rId55" Type="http://schemas.openxmlformats.org/officeDocument/2006/relationships/hyperlink" Target="https://genome.cshlp.org/content/33/7/1145" TargetMode="External"/><Relationship Id="rId63" Type="http://schemas.openxmlformats.org/officeDocument/2006/relationships/hyperlink" Target="https://www.nature.com/articles/s41586-023-06510-w"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footer" Target="footer1.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53" Type="http://schemas.openxmlformats.org/officeDocument/2006/relationships/hyperlink" Target="https://itol.embl.de/tree/13124980200338471572642166" TargetMode="External"/><Relationship Id="rId58" Type="http://schemas.openxmlformats.org/officeDocument/2006/relationships/hyperlink" Target="https://metacyc.org/META/NEW-IMAGE?type=NIL&amp;object=PWY-7883&amp;redirect=T"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nature.com/articles/s41587-023-01773-0" TargetMode="Externa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hyperlink" Target="https://www.nature.com/articles/s41586-023-06832-9" TargetMode="External"/><Relationship Id="rId64" Type="http://schemas.openxmlformats.org/officeDocument/2006/relationships/hyperlink" Target="https://www.biorxiv.org/content/10.1101/2023.12.12.571181v2.full.pdf"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www.nature.com/articles/s41598-023-47496-9"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hyperlink" Target="https://www.rcsb.org/search?q=rcsb_polymer_entity_annotation.annotation_id:PF01471%20AND%20rcsb_polymer_entity_annotation.type:Pfam&amp;rt=polymer_entity" TargetMode="External"/><Relationship Id="rId67" Type="http://schemas.microsoft.com/office/2011/relationships/people" Target="people.xm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hyperlink" Target="https://huggingface.co/blog/AmelieSchreiber/plm-persistent-homology-msa-replacement"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jpg"/><Relationship Id="rId57" Type="http://schemas.openxmlformats.org/officeDocument/2006/relationships/hyperlink" Target="https://github.com/HWaymentSteele/AF_Cluster"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hyperlink" Target="https://www.nature.com/articles/s41598-019-56499-4" TargetMode="External"/><Relationship Id="rId60" Type="http://schemas.openxmlformats.org/officeDocument/2006/relationships/hyperlink" Target="https://www.ebi.ac.uk/interpro/entry/InterPro/IPR021976/" TargetMode="External"/><Relationship Id="rId65" Type="http://schemas.openxmlformats.org/officeDocument/2006/relationships/hyperlink" Target="https://github.com/steineggerlab/foldmason"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7</TotalTime>
  <Pages>27</Pages>
  <Words>30058</Words>
  <Characters>171334</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533</cp:revision>
  <dcterms:created xsi:type="dcterms:W3CDTF">2023-05-01T18:31:00Z</dcterms:created>
  <dcterms:modified xsi:type="dcterms:W3CDTF">2024-05-0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vHaLKSP"/&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